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7D55CB" w:rsidRDefault="007D55CB"/>
    <w:p w14:paraId="50B88A05" w14:textId="77777777" w:rsidR="006D4CAF" w:rsidRDefault="006D4CAF"/>
    <w:p w14:paraId="5293D175" w14:textId="288968D4"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 xml:space="preserve">eeting the patient safety challenges </w:t>
      </w:r>
      <w:del w:id="0" w:author="Owen" w:date="2020-06-10T14:47:00Z">
        <w:r w:rsidRPr="00AD4971" w:rsidDel="000C663C">
          <w:rPr>
            <w:sz w:val="32"/>
          </w:rPr>
          <w:delText xml:space="preserve">posed </w:delText>
        </w:r>
      </w:del>
      <w:ins w:id="1" w:author="Owen" w:date="2020-06-10T14:47:00Z">
        <w:r w:rsidR="000C663C">
          <w:rPr>
            <w:sz w:val="32"/>
          </w:rPr>
          <w:t>of</w:t>
        </w:r>
      </w:ins>
      <w:del w:id="2" w:author="Owen" w:date="2020-06-10T14:48:00Z">
        <w:r w:rsidRPr="00AD4971" w:rsidDel="000C663C">
          <w:rPr>
            <w:sz w:val="32"/>
          </w:rPr>
          <w:delText>by emerging</w:delText>
        </w:r>
      </w:del>
      <w:r w:rsidRPr="00AD4971">
        <w:rPr>
          <w:sz w:val="32"/>
        </w:rPr>
        <w:t xml:space="preserve"> health information technologies</w:t>
      </w:r>
    </w:p>
    <w:p w14:paraId="0BD76813" w14:textId="66DEB7FB" w:rsidR="00DC3CBB" w:rsidRDefault="001D337E" w:rsidP="00DC3CBB">
      <w:r>
        <w:t xml:space="preserve">  </w:t>
      </w:r>
    </w:p>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1722C831" w:rsidR="009D0ABB" w:rsidRDefault="009D0ABB" w:rsidP="007D064F">
      <w:commentRangeStart w:id="3"/>
      <w:commentRangeStart w:id="4"/>
      <w:r>
        <w:t xml:space="preserve">Healthcare is becoming increasingly digital and connected </w:t>
      </w:r>
      <w:r>
        <w:fldChar w:fldCharType="begin" w:fldLock="1"/>
      </w:r>
      <w:r w:rsidR="00351A05">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fldChar w:fldCharType="separate"/>
      </w:r>
      <w:r w:rsidR="00351A05" w:rsidRPr="00351A05">
        <w:rPr>
          <w:noProof/>
        </w:rPr>
        <w:t>(Wickramasinghe and Bodendorf, 2020)</w:t>
      </w:r>
      <w:r>
        <w:fldChar w:fldCharType="end"/>
      </w:r>
      <w:r>
        <w:t>.</w:t>
      </w:r>
      <w:ins w:id="5" w:author="Ciarán McInerney" w:date="2020-06-11T09:21:00Z">
        <w:r w:rsidR="0077572A">
          <w:t xml:space="preserve"> </w:t>
        </w:r>
      </w:ins>
      <w:moveToRangeStart w:id="6" w:author="Ciarán McInerney" w:date="2020-06-11T09:21:00Z" w:name="move42759725"/>
      <w:moveTo w:id="7" w:author="Ciarán McInerney" w:date="2020-06-11T09:21:00Z">
        <w:r w:rsidR="0077572A">
          <w:t xml:space="preserve">At the time of writing, the </w:t>
        </w:r>
        <w:del w:id="8" w:author="Ciarán McInerney" w:date="2020-06-11T16:58:00Z">
          <w:r w:rsidR="0077572A" w:rsidDel="00026387">
            <w:delText>SARS-CoV2</w:delText>
          </w:r>
        </w:del>
      </w:moveTo>
      <w:ins w:id="9" w:author="Ciarán McInerney" w:date="2020-06-11T16:58:00Z">
        <w:r w:rsidR="00026387">
          <w:t>COVID-19</w:t>
        </w:r>
      </w:ins>
      <w:moveTo w:id="10" w:author="Ciarán McInerney" w:date="2020-06-11T09:21:00Z">
        <w:r w:rsidR="0077572A">
          <w:t xml:space="preserve"> pandemic is occurring and accelerating the conception, design, development and use of digital health technology. Healthcare providers have quickly responded with rapid adaptations like video consultation, which has accelerated community learning </w:t>
        </w:r>
        <w:r w:rsidR="0077572A">
          <w:fldChar w:fldCharType="begin" w:fldLock="1"/>
        </w:r>
      </w:moveTo>
      <w:r w:rsidR="00351A05">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lt;i&gt;et al.&lt;/i&gt;, 2020)","plainTextFormattedCitation":"(Wherton et al., 2020)","previouslyFormattedCitation":"(Wherton et al. 2020)"},"properties":{"noteIndex":0},"schema":"https://github.com/citation-style-language/schema/raw/master/csl-citation.json"}</w:instrText>
      </w:r>
      <w:moveTo w:id="11" w:author="Ciarán McInerney" w:date="2020-06-11T09:21:00Z">
        <w:r w:rsidR="0077572A">
          <w:fldChar w:fldCharType="separate"/>
        </w:r>
      </w:moveTo>
      <w:r w:rsidR="00351A05" w:rsidRPr="00351A05">
        <w:rPr>
          <w:noProof/>
        </w:rPr>
        <w:t xml:space="preserve">(Wherton </w:t>
      </w:r>
      <w:r w:rsidR="00351A05" w:rsidRPr="00351A05">
        <w:rPr>
          <w:i/>
          <w:noProof/>
        </w:rPr>
        <w:t>et al.</w:t>
      </w:r>
      <w:r w:rsidR="00351A05" w:rsidRPr="00351A05">
        <w:rPr>
          <w:noProof/>
        </w:rPr>
        <w:t>, 2020)</w:t>
      </w:r>
      <w:moveTo w:id="12" w:author="Ciarán McInerney" w:date="2020-06-11T09:21:00Z">
        <w:r w:rsidR="0077572A">
          <w:fldChar w:fldCharType="end"/>
        </w:r>
        <w:r w:rsidR="0077572A">
          <w:t xml:space="preserve">. </w:t>
        </w:r>
      </w:moveTo>
      <w:moveToRangeEnd w:id="6"/>
      <w:r>
        <w:t xml:space="preserve"> </w:t>
      </w:r>
      <w:commentRangeEnd w:id="3"/>
      <w:r w:rsidR="005763D2">
        <w:rPr>
          <w:rStyle w:val="CommentReference"/>
        </w:rPr>
        <w:commentReference w:id="3"/>
      </w:r>
      <w:commentRangeEnd w:id="4"/>
      <w:ins w:id="13" w:author="Ciarán McInerney" w:date="2020-06-11T09:23:00Z">
        <w:r w:rsidR="007D064F">
          <w:t xml:space="preserve">Other </w:t>
        </w:r>
      </w:ins>
      <w:r w:rsidR="007D064F">
        <w:rPr>
          <w:rStyle w:val="CommentReference"/>
        </w:rPr>
        <w:commentReference w:id="4"/>
      </w:r>
      <w:del w:id="14" w:author="Ciarán McInerney" w:date="2020-06-11T09:23:00Z">
        <w:r w:rsidDel="007D064F">
          <w:delText>T</w:delText>
        </w:r>
      </w:del>
      <w:ins w:id="15" w:author="Ciarán McInerney" w:date="2020-06-11T09:23:00Z">
        <w:r w:rsidR="007D064F">
          <w:t>t</w:t>
        </w:r>
      </w:ins>
      <w:r>
        <w:t xml:space="preserve">echnologies like electronic health records, decision-support tools and handheld medical devices have been developed and used for many years with reported benefits for patient care but also with concerns for patient safety </w:t>
      </w:r>
      <w:r>
        <w:fldChar w:fldCharType="begin" w:fldLock="1"/>
      </w:r>
      <w:r w:rsidR="00351A05">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lt;i&gt;et al.&lt;/i&gt;, 2018)","plainTextFormattedCitation":"(Sittig et al., 2018)","previouslyFormattedCitation":"(Sittig et al. 2018)"},"properties":{"noteIndex":0},"schema":"https://github.com/citation-style-language/schema/raw/master/csl-citation.json"}</w:instrText>
      </w:r>
      <w:r>
        <w:fldChar w:fldCharType="separate"/>
      </w:r>
      <w:r w:rsidR="00351A05" w:rsidRPr="00351A05">
        <w:rPr>
          <w:noProof/>
        </w:rPr>
        <w:t xml:space="preserve">(Sittig </w:t>
      </w:r>
      <w:r w:rsidR="00351A05" w:rsidRPr="00351A05">
        <w:rPr>
          <w:i/>
          <w:noProof/>
        </w:rPr>
        <w:t>et al.</w:t>
      </w:r>
      <w:r w:rsidR="00351A05" w:rsidRPr="00351A05">
        <w:rPr>
          <w:noProof/>
        </w:rPr>
        <w:t>, 2018)</w:t>
      </w:r>
      <w:r>
        <w:fldChar w:fldCharType="end"/>
      </w:r>
      <w:r>
        <w:t>.</w:t>
      </w:r>
      <w:r w:rsidR="00E27DC6">
        <w:t xml:space="preserve"> </w:t>
      </w:r>
      <w:r>
        <w:t xml:space="preserve"> It is currently unclear what the implications are for patient safety </w:t>
      </w:r>
      <w:r w:rsidR="00AC4FD6">
        <w:t>as</w:t>
      </w:r>
      <w:r>
        <w:t xml:space="preserve"> existing health information technologies become ubiquitous with increasing pace and interact with new and emerging technologies</w:t>
      </w:r>
      <w:r w:rsidR="00A41E27">
        <w:t xml:space="preserve"> </w:t>
      </w:r>
      <w:r w:rsidR="00A41E27">
        <w:fldChar w:fldCharType="begin" w:fldLock="1"/>
      </w:r>
      <w:r w:rsidR="00351A05">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lt;i&gt;et al.&lt;/i&gt;, 2020)","plainTextFormattedCitation":"(Benbya et al., 2020)","previouslyFormattedCitation":"(Benbya et al. 2020)"},"properties":{"noteIndex":0},"schema":"https://github.com/citation-style-language/schema/raw/master/csl-citation.json"}</w:instrText>
      </w:r>
      <w:r w:rsidR="00A41E27">
        <w:fldChar w:fldCharType="separate"/>
      </w:r>
      <w:r w:rsidR="00351A05" w:rsidRPr="00351A05">
        <w:rPr>
          <w:noProof/>
        </w:rPr>
        <w:t xml:space="preserve">(Benbya </w:t>
      </w:r>
      <w:r w:rsidR="00351A05" w:rsidRPr="00351A05">
        <w:rPr>
          <w:i/>
          <w:noProof/>
        </w:rPr>
        <w:t>et al.</w:t>
      </w:r>
      <w:r w:rsidR="00351A05" w:rsidRPr="00351A05">
        <w:rPr>
          <w:noProof/>
        </w:rPr>
        <w:t>, 2020)</w:t>
      </w:r>
      <w:r w:rsidR="00A41E27">
        <w:fldChar w:fldCharType="end"/>
      </w:r>
      <w:commentRangeStart w:id="16"/>
      <w:commentRangeStart w:id="17"/>
      <w:r>
        <w:t>.</w:t>
      </w:r>
      <w:commentRangeEnd w:id="16"/>
      <w:r w:rsidR="005763D2">
        <w:rPr>
          <w:rStyle w:val="CommentReference"/>
        </w:rPr>
        <w:commentReference w:id="16"/>
      </w:r>
      <w:commentRangeEnd w:id="17"/>
      <w:r w:rsidR="007D064F">
        <w:rPr>
          <w:rStyle w:val="CommentReference"/>
        </w:rPr>
        <w:commentReference w:id="17"/>
      </w:r>
      <w:ins w:id="18" w:author="Ciarán McInerney" w:date="2020-06-11T09:24:00Z">
        <w:r w:rsidR="007D064F">
          <w:t xml:space="preserve"> The need for </w:t>
        </w:r>
      </w:ins>
      <w:ins w:id="19" w:author="Ciarán McInerney" w:date="2020-06-11T09:28:00Z">
        <w:r w:rsidR="007D064F">
          <w:t>an improved understanding and praxis of patient safety</w:t>
        </w:r>
      </w:ins>
      <w:ins w:id="20" w:author="Ciarán McInerney" w:date="2020-06-11T09:24:00Z">
        <w:r w:rsidR="007D064F">
          <w:t xml:space="preserve"> is </w:t>
        </w:r>
      </w:ins>
      <w:ins w:id="21" w:author="Ciarán McInerney" w:date="2020-06-11T09:30:00Z">
        <w:r w:rsidR="007D064F">
          <w:t xml:space="preserve">even </w:t>
        </w:r>
      </w:ins>
      <w:ins w:id="22" w:author="Ciarán McInerney" w:date="2020-06-11T09:24:00Z">
        <w:r w:rsidR="007D064F">
          <w:t xml:space="preserve">more urgent </w:t>
        </w:r>
      </w:ins>
      <w:ins w:id="23" w:author="Ciarán McInerney" w:date="2020-06-11T09:30:00Z">
        <w:r w:rsidR="007D064F">
          <w:t xml:space="preserve">given </w:t>
        </w:r>
      </w:ins>
      <w:ins w:id="24" w:author="Ciarán McInerney" w:date="2020-06-11T09:25:00Z">
        <w:r w:rsidR="007D064F">
          <w:t xml:space="preserve">the accelerated </w:t>
        </w:r>
      </w:ins>
      <w:ins w:id="25" w:author="Ciarán McInerney" w:date="2020-06-11T09:29:00Z">
        <w:r w:rsidR="007D064F">
          <w:t>development and adoption</w:t>
        </w:r>
      </w:ins>
      <w:ins w:id="26" w:author="Ciarán McInerney" w:date="2020-06-11T09:25:00Z">
        <w:r w:rsidR="007D064F">
          <w:t xml:space="preserve"> during the </w:t>
        </w:r>
      </w:ins>
      <w:ins w:id="27" w:author="Ciarán McInerney" w:date="2020-06-11T16:58:00Z">
        <w:r w:rsidR="00026387">
          <w:t>COVID-19</w:t>
        </w:r>
      </w:ins>
      <w:ins w:id="28" w:author="Ciarán McInerney" w:date="2020-06-11T09:25:00Z">
        <w:r w:rsidR="007D064F">
          <w:t xml:space="preserve"> pandemic</w:t>
        </w:r>
      </w:ins>
      <w:ins w:id="29" w:author="Ciarán McInerney" w:date="2020-06-11T09:29:00Z">
        <w:r w:rsidR="007D064F">
          <w:t>.</w:t>
        </w:r>
      </w:ins>
    </w:p>
    <w:p w14:paraId="2029E978" w14:textId="483CDFBE" w:rsidR="009D0ABB" w:rsidRDefault="00636CC5" w:rsidP="009D0ABB">
      <w:ins w:id="30" w:author="Ciarán McInerney" w:date="2020-06-11T09:30:00Z">
        <w:r>
          <w:t xml:space="preserve">The </w:t>
        </w:r>
      </w:ins>
      <w:ins w:id="31" w:author="Ciarán McInerney" w:date="2020-06-11T09:31:00Z">
        <w:r>
          <w:t xml:space="preserve">Patient Safety Translational Research Centres were set up by the UK </w:t>
        </w:r>
      </w:ins>
      <w:ins w:id="32" w:author="Ciarán McInerney" w:date="2020-06-11T09:30:00Z">
        <w:r>
          <w:t>National Institute for Hea</w:t>
        </w:r>
      </w:ins>
      <w:ins w:id="33" w:author="Ciarán McInerney" w:date="2020-06-11T09:34:00Z">
        <w:r>
          <w:t>l</w:t>
        </w:r>
      </w:ins>
      <w:ins w:id="34" w:author="Ciarán McInerney" w:date="2020-06-11T09:30:00Z">
        <w:r>
          <w:t>th Research</w:t>
        </w:r>
      </w:ins>
      <w:ins w:id="35" w:author="Ciarán McInerney" w:date="2020-06-11T09:31:00Z">
        <w:r>
          <w:t xml:space="preserve"> to </w:t>
        </w:r>
      </w:ins>
      <w:ins w:id="36" w:author="Ciarán McInerney" w:date="2020-06-11T09:33:00Z">
        <w:r>
          <w:t xml:space="preserve">translate </w:t>
        </w:r>
      </w:ins>
      <w:ins w:id="37" w:author="Ciarán McInerney" w:date="2020-06-11T09:34:00Z">
        <w:r>
          <w:t xml:space="preserve">patient-safety knowledge into practice. </w:t>
        </w:r>
      </w:ins>
      <w:commentRangeStart w:id="38"/>
      <w:r w:rsidR="009D0ABB">
        <w:t>In</w:t>
      </w:r>
      <w:commentRangeEnd w:id="38"/>
      <w:r w:rsidR="00AC4FD6">
        <w:rPr>
          <w:rStyle w:val="CommentReference"/>
        </w:rPr>
        <w:commentReference w:id="38"/>
      </w:r>
      <w:r w:rsidR="009D0ABB">
        <w:t xml:space="preserve"> April 2020, </w:t>
      </w:r>
      <w:ins w:id="39" w:author="Ciarán McInerney" w:date="2020-06-11T09:35:00Z">
        <w:r>
          <w:t xml:space="preserve">a </w:t>
        </w:r>
      </w:ins>
      <w:ins w:id="40" w:author="Ciarán McInerney" w:date="2020-06-11T09:36:00Z">
        <w:r w:rsidRPr="00AA44BF">
          <w:t>n</w:t>
        </w:r>
      </w:ins>
      <w:ins w:id="41" w:author="Ciarán McInerney" w:date="2020-06-11T09:35:00Z">
        <w:r w:rsidRPr="00AA44BF">
          <w:t>ational</w:t>
        </w:r>
        <w:r>
          <w:t>,</w:t>
        </w:r>
        <w:r w:rsidRPr="00AA44BF">
          <w:t xml:space="preserve"> expert</w:t>
        </w:r>
        <w:r>
          <w:t xml:space="preserve"> collaboration</w:t>
        </w:r>
      </w:ins>
      <w:ins w:id="42" w:author="Ciarán McInerney" w:date="2020-06-11T09:36:00Z">
        <w:r>
          <w:t xml:space="preserve"> </w:t>
        </w:r>
      </w:ins>
      <w:ins w:id="43" w:author="Ciarán McInerney" w:date="2020-06-11T09:35:00Z">
        <w:r>
          <w:t>led</w:t>
        </w:r>
        <w:r w:rsidRPr="00AA44BF">
          <w:t xml:space="preserve"> by the </w:t>
        </w:r>
        <w:r>
          <w:t>Centres from both Yorkshire and Humber, and Greater Manchester</w:t>
        </w:r>
        <w:r w:rsidDel="00636CC5">
          <w:t xml:space="preserve"> </w:t>
        </w:r>
      </w:ins>
      <w:commentRangeStart w:id="44"/>
      <w:commentRangeStart w:id="45"/>
      <w:del w:id="46" w:author="Ciarán McInerney" w:date="2020-06-11T09:35:00Z">
        <w:r w:rsidR="009D0ABB" w:rsidDel="00636CC5">
          <w:delText xml:space="preserve">we </w:delText>
        </w:r>
        <w:commentRangeEnd w:id="44"/>
        <w:r w:rsidR="005763D2" w:rsidDel="00636CC5">
          <w:rPr>
            <w:rStyle w:val="CommentReference"/>
          </w:rPr>
          <w:commentReference w:id="44"/>
        </w:r>
      </w:del>
      <w:commentRangeEnd w:id="45"/>
      <w:ins w:id="47" w:author="Ciarán McInerney" w:date="2020-06-11T09:36:00Z">
        <w:r>
          <w:t xml:space="preserve">was </w:t>
        </w:r>
      </w:ins>
      <w:r>
        <w:rPr>
          <w:rStyle w:val="CommentReference"/>
        </w:rPr>
        <w:commentReference w:id="45"/>
      </w:r>
      <w:r w:rsidR="009D0ABB">
        <w:t xml:space="preserve">set up </w:t>
      </w:r>
      <w:del w:id="48" w:author="Ciarán McInerney" w:date="2020-06-11T09:36:00Z">
        <w:r w:rsidR="009D0ABB" w:rsidDel="00636CC5">
          <w:delText xml:space="preserve">a </w:delText>
        </w:r>
      </w:del>
      <w:del w:id="49" w:author="Ciarán McInerney" w:date="2020-06-11T09:35:00Z">
        <w:r w:rsidR="009D0ABB" w:rsidRPr="00AA44BF" w:rsidDel="00636CC5">
          <w:delText>national</w:delText>
        </w:r>
        <w:r w:rsidR="009D0ABB" w:rsidDel="00636CC5">
          <w:delText>,</w:delText>
        </w:r>
        <w:r w:rsidR="009D0ABB" w:rsidRPr="00AA44BF" w:rsidDel="00636CC5">
          <w:delText xml:space="preserve"> expert</w:delText>
        </w:r>
        <w:r w:rsidR="005646F8" w:rsidDel="00636CC5">
          <w:delText xml:space="preserve"> </w:delText>
        </w:r>
        <w:r w:rsidR="009D0ABB" w:rsidDel="00636CC5">
          <w:delText>collaboration</w:delText>
        </w:r>
      </w:del>
      <w:r w:rsidR="009D0ABB">
        <w:t xml:space="preserve"> to appraise the academic evidence for patient safety in health information systems. </w:t>
      </w:r>
      <w:r w:rsidR="00AC4FD6">
        <w:t>Our</w:t>
      </w:r>
      <w:r w:rsidR="009D0ABB">
        <w:t xml:space="preserve"> collaborative intended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practical gaps</w:t>
      </w:r>
      <w:r w:rsidR="009D0ABB">
        <w:t xml:space="preserve"> in the safety of informatics</w:t>
      </w:r>
      <w:r w:rsidR="009D0ABB" w:rsidRPr="002A32FD">
        <w:t>.</w:t>
      </w:r>
      <w:r w:rsidR="009D0ABB" w:rsidRPr="009D0ABB">
        <w:t xml:space="preserve"> </w:t>
      </w:r>
      <w:del w:id="50" w:author="Ciarán McInerney" w:date="2020-06-11T09:37:00Z">
        <w:r w:rsidR="004E5CE1" w:rsidDel="00636CC5">
          <w:delText>The collaboration was</w:delText>
        </w:r>
      </w:del>
      <w:del w:id="51" w:author="Ciarán McInerney" w:date="2020-06-11T09:35:00Z">
        <w:r w:rsidR="004E5CE1" w:rsidDel="00636CC5">
          <w:delText xml:space="preserve"> </w:delText>
        </w:r>
        <w:r w:rsidR="009D0ABB" w:rsidDel="00636CC5">
          <w:delText>led</w:delText>
        </w:r>
        <w:r w:rsidR="009D0ABB" w:rsidRPr="00AA44BF" w:rsidDel="00636CC5">
          <w:delText xml:space="preserve"> by the </w:delText>
        </w:r>
        <w:r w:rsidR="009D0ABB" w:rsidDel="00636CC5">
          <w:delText>National Institute</w:delText>
        </w:r>
        <w:r w:rsidR="009D0ABB" w:rsidRPr="00AA44BF" w:rsidDel="00636CC5">
          <w:delText xml:space="preserve"> </w:delText>
        </w:r>
        <w:r w:rsidR="009D0ABB" w:rsidDel="00636CC5">
          <w:delText>for Health Research Patient Safety Translational Research Centres from both Yorkshire and Humber, and Greater Manchester</w:delText>
        </w:r>
      </w:del>
      <w:del w:id="52" w:author="Ciarán McInerney" w:date="2020-06-11T09:37:00Z">
        <w:r w:rsidR="009D0ABB" w:rsidDel="00636CC5">
          <w:delText xml:space="preserve">, UK </w:delText>
        </w:r>
        <w:commentRangeStart w:id="53"/>
        <w:commentRangeStart w:id="54"/>
        <w:r w:rsidR="00DA09EC" w:rsidDel="00636CC5">
          <w:fldChar w:fldCharType="begin" w:fldLock="1"/>
        </w:r>
        <w:r w:rsidR="00EF53C4" w:rsidDel="00636CC5">
          <w:del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et al., 2020)","plainTextFormattedCitation":"(Johnson et al., 2020)","previouslyFormattedCitation":"(Johnson et al., 2020)"},"properties":{"noteIndex":0},"schema":"https://github.com/citation-style-language/schema/raw/master/csl-citation.json"}</w:delInstrText>
        </w:r>
        <w:r w:rsidR="00DA09EC" w:rsidDel="00636CC5">
          <w:fldChar w:fldCharType="separate"/>
        </w:r>
        <w:r w:rsidR="00DA09EC" w:rsidRPr="00DA09EC" w:rsidDel="00636CC5">
          <w:rPr>
            <w:noProof/>
          </w:rPr>
          <w:delText>(Johnson et al., 2020)</w:delText>
        </w:r>
        <w:r w:rsidR="00DA09EC" w:rsidDel="00636CC5">
          <w:fldChar w:fldCharType="end"/>
        </w:r>
        <w:commentRangeEnd w:id="53"/>
        <w:r w:rsidR="00C42EFF" w:rsidDel="00636CC5">
          <w:rPr>
            <w:rStyle w:val="CommentReference"/>
          </w:rPr>
          <w:commentReference w:id="53"/>
        </w:r>
        <w:commentRangeEnd w:id="54"/>
        <w:r w:rsidDel="00636CC5">
          <w:rPr>
            <w:rStyle w:val="CommentReference"/>
          </w:rPr>
          <w:commentReference w:id="54"/>
        </w:r>
        <w:r w:rsidR="009D0ABB" w:rsidDel="00636CC5">
          <w:delText>.</w:delText>
        </w:r>
        <w:r w:rsidR="009D0ABB" w:rsidRPr="005C22CE" w:rsidDel="00636CC5">
          <w:delText xml:space="preserve"> </w:delText>
        </w:r>
      </w:del>
      <w:r w:rsidR="00C42EFF">
        <w:t>Our aim is to</w:t>
      </w:r>
      <w:r w:rsidR="009D0ABB">
        <w:t xml:space="preserve"> define the </w:t>
      </w:r>
      <w:r w:rsidR="009D0ABB" w:rsidRPr="00284512">
        <w:t xml:space="preserve">field of </w:t>
      </w:r>
      <w:r w:rsidR="004E5CE1">
        <w:t>S</w:t>
      </w:r>
      <w:r w:rsidR="009D0ABB" w:rsidRPr="00284512">
        <w:t xml:space="preserve">afety </w:t>
      </w:r>
      <w:r w:rsidR="004E5CE1">
        <w:t>I</w:t>
      </w:r>
      <w:r w:rsidR="009D0ABB" w:rsidRPr="00284512">
        <w:t xml:space="preserve">nformatics </w:t>
      </w:r>
      <w:r w:rsidR="00C42EFF">
        <w:t xml:space="preserve">from </w:t>
      </w:r>
      <w:ins w:id="55" w:author="Ciarán McInerney" w:date="2020-06-11T09:38:00Z">
        <w:r>
          <w:t>the</w:t>
        </w:r>
      </w:ins>
      <w:del w:id="56" w:author="Ciarán McInerney" w:date="2020-06-11T09:38:00Z">
        <w:r w:rsidR="00C42EFF" w:rsidDel="00636CC5">
          <w:delText>a UK NHS</w:delText>
        </w:r>
      </w:del>
      <w:r w:rsidR="00C42EFF">
        <w:t xml:space="preserve"> perspective </w:t>
      </w:r>
      <w:ins w:id="57" w:author="Ciarán McInerney" w:date="2020-06-11T09:38:00Z">
        <w:r>
          <w:t>of the UK’s NHS</w:t>
        </w:r>
        <w:r w:rsidRPr="00284512">
          <w:t xml:space="preserve"> </w:t>
        </w:r>
      </w:ins>
      <w:r w:rsidR="009D0ABB" w:rsidRPr="00284512">
        <w:t xml:space="preserve">and </w:t>
      </w:r>
      <w:r w:rsidR="00C42EFF">
        <w:t xml:space="preserve">establish a platform of safety informatics theory </w:t>
      </w:r>
      <w:r w:rsidR="009D0ABB" w:rsidRPr="00284512">
        <w:t>for future research and development</w:t>
      </w:r>
      <w:r w:rsidR="009D0ABB">
        <w:t>.</w:t>
      </w:r>
    </w:p>
    <w:p w14:paraId="15B9EE8F" w14:textId="7B85B687" w:rsidR="009D0ABB" w:rsidRDefault="009D0ABB" w:rsidP="009D0ABB">
      <w:r>
        <w:t>In Section 1 of t</w:t>
      </w:r>
      <w:r w:rsidRPr="002A32FD">
        <w:t>h</w:t>
      </w:r>
      <w:r>
        <w:t xml:space="preserve">is paper, we </w:t>
      </w:r>
      <w:del w:id="58" w:author="Owen" w:date="2020-06-10T14:42:00Z">
        <w:r w:rsidDel="00C42EFF">
          <w:delText>defin</w:delText>
        </w:r>
        <w:r w:rsidR="004E5CE1" w:rsidDel="00C42EFF">
          <w:delText xml:space="preserve">e </w:delText>
        </w:r>
      </w:del>
      <w:ins w:id="59" w:author="Owen" w:date="2020-06-10T14:42:00Z">
        <w:r w:rsidR="00C42EFF">
          <w:t xml:space="preserve">outline </w:t>
        </w:r>
      </w:ins>
      <w:r w:rsidR="004E5CE1">
        <w:t xml:space="preserve">the Safety Informatics domain </w:t>
      </w:r>
      <w:del w:id="60" w:author="Owen" w:date="2020-06-10T14:42:00Z">
        <w:r w:rsidR="004E5CE1" w:rsidDel="00C42EFF">
          <w:delText xml:space="preserve">and </w:delText>
        </w:r>
        <w:r w:rsidR="004E5CE1" w:rsidRPr="002A32FD" w:rsidDel="00C42EFF">
          <w:delText>highli</w:delText>
        </w:r>
        <w:r w:rsidR="004E5CE1" w:rsidDel="00C42EFF">
          <w:delText>ght the need for research in this</w:delText>
        </w:r>
      </w:del>
      <w:ins w:id="61" w:author="Owen" w:date="2020-06-10T14:42:00Z">
        <w:r w:rsidR="00C42EFF">
          <w:t>at the</w:t>
        </w:r>
      </w:ins>
      <w:r w:rsidR="004E5CE1">
        <w:t xml:space="preserve"> intersection of </w:t>
      </w:r>
      <w:r>
        <w:t>safety science and health informatics</w:t>
      </w:r>
      <w:ins w:id="62" w:author="Owen" w:date="2020-06-10T14:42:00Z">
        <w:r w:rsidR="00C42EFF">
          <w:t xml:space="preserve"> and highlight the urgent need for theory development and research</w:t>
        </w:r>
      </w:ins>
      <w:r>
        <w:t xml:space="preserve">. </w:t>
      </w:r>
      <w:r w:rsidR="00C87DCA">
        <w:t xml:space="preserve">Section 2 </w:t>
      </w:r>
      <w:del w:id="63" w:author="Owen" w:date="2020-06-10T14:43:00Z">
        <w:r w:rsidR="00C87DCA" w:rsidDel="00C42EFF">
          <w:delText xml:space="preserve">briefly presents </w:delText>
        </w:r>
      </w:del>
      <w:ins w:id="64" w:author="Owen" w:date="2020-06-10T14:43:00Z">
        <w:r w:rsidR="00C42EFF">
          <w:t xml:space="preserve">summarises </w:t>
        </w:r>
      </w:ins>
      <w:r w:rsidR="00C87DCA">
        <w:t>the workshop process</w:t>
      </w:r>
      <w:del w:id="65" w:author="Owen" w:date="2020-06-10T14:43:00Z">
        <w:r w:rsidR="00C87DCA" w:rsidDel="00C42EFF">
          <w:delText xml:space="preserve"> that produced this publication</w:delText>
        </w:r>
      </w:del>
      <w:r w:rsidR="00C87DCA">
        <w:t xml:space="preserve">. </w:t>
      </w:r>
      <w:r>
        <w:t xml:space="preserve">In Section 3, we </w:t>
      </w:r>
      <w:del w:id="66" w:author="Owen" w:date="2020-06-10T14:43:00Z">
        <w:r w:rsidDel="00C42EFF">
          <w:delText xml:space="preserve">synthesise </w:delText>
        </w:r>
      </w:del>
      <w:ins w:id="67" w:author="Owen" w:date="2020-06-10T14:43:00Z">
        <w:r w:rsidR="00C42EFF">
          <w:t xml:space="preserve">present </w:t>
        </w:r>
      </w:ins>
      <w:r>
        <w:t xml:space="preserve">the </w:t>
      </w:r>
      <w:del w:id="68" w:author="Owen" w:date="2020-06-10T14:44:00Z">
        <w:r w:rsidR="004E5CE1" w:rsidDel="00C42EFF">
          <w:delText xml:space="preserve">output </w:delText>
        </w:r>
      </w:del>
      <w:ins w:id="69" w:author="Owen" w:date="2020-06-10T14:44:00Z">
        <w:r w:rsidR="00C42EFF">
          <w:t xml:space="preserve">synthesis of </w:t>
        </w:r>
      </w:ins>
      <w:del w:id="70" w:author="Owen" w:date="2020-06-10T14:44:00Z">
        <w:r w:rsidR="004E5CE1" w:rsidDel="00C42EFF">
          <w:delText>of the first workshop, which addressed</w:delText>
        </w:r>
        <w:r w:rsidDel="00C42EFF">
          <w:delText xml:space="preserve"> the </w:delText>
        </w:r>
      </w:del>
      <w:r>
        <w:t>challenges and patient-safety implications of emerging health information technologies. Finally,</w:t>
      </w:r>
      <w:ins w:id="71" w:author="Owen" w:date="2020-06-10T14:44:00Z">
        <w:r w:rsidR="00C42EFF">
          <w:t xml:space="preserve"> in</w:t>
        </w:r>
      </w:ins>
      <w:r>
        <w:t xml:space="preserve"> Section 4 </w:t>
      </w:r>
      <w:del w:id="72" w:author="Owen" w:date="2020-06-10T14:44:00Z">
        <w:r w:rsidDel="00C42EFF">
          <w:delText xml:space="preserve">finishes </w:delText>
        </w:r>
      </w:del>
      <w:ins w:id="73" w:author="Owen" w:date="2020-06-10T14:44:00Z">
        <w:r w:rsidR="00C42EFF">
          <w:t>we propose</w:t>
        </w:r>
      </w:ins>
      <w:ins w:id="74" w:author="Owen" w:date="2020-06-10T14:45:00Z">
        <w:r w:rsidR="00C42EFF">
          <w:t xml:space="preserve"> a</w:t>
        </w:r>
      </w:ins>
      <w:del w:id="75" w:author="Owen" w:date="2020-06-10T14:45:00Z">
        <w:r w:rsidDel="00C42EFF">
          <w:delText>with recommendations for</w:delText>
        </w:r>
      </w:del>
      <w:r>
        <w:t xml:space="preserve"> theor</w:t>
      </w:r>
      <w:ins w:id="76" w:author="Owen" w:date="2020-06-10T14:45:00Z">
        <w:r w:rsidR="00C42EFF">
          <w:t>y</w:t>
        </w:r>
      </w:ins>
      <w:del w:id="77" w:author="Owen" w:date="2020-06-10T14:45:00Z">
        <w:r w:rsidDel="00C42EFF">
          <w:delText>etically</w:delText>
        </w:r>
      </w:del>
      <w:r>
        <w:t>-informed frame</w:t>
      </w:r>
      <w:r w:rsidRPr="008A6A0C">
        <w:t>work</w:t>
      </w:r>
      <w:del w:id="78" w:author="Owen" w:date="2020-06-10T14:45:00Z">
        <w:r w:rsidRPr="008A6A0C" w:rsidDel="00C42EFF">
          <w:delText>s</w:delText>
        </w:r>
      </w:del>
      <w:r w:rsidRPr="008A6A0C">
        <w:t xml:space="preserve"> </w:t>
      </w:r>
      <w:r>
        <w:t>to</w:t>
      </w:r>
      <w:r w:rsidRPr="008A6A0C">
        <w:t xml:space="preserve"> </w:t>
      </w:r>
      <w:ins w:id="79" w:author="Owen" w:date="2020-06-10T14:46:00Z">
        <w:r w:rsidR="00C42EFF">
          <w:t>frame future work in safety informatics.</w:t>
        </w:r>
      </w:ins>
      <w:del w:id="80" w:author="Owen" w:date="2020-06-10T14:46:00Z">
        <w:r w:rsidRPr="008A6A0C" w:rsidDel="00C42EFF">
          <w:delText>address the</w:delText>
        </w:r>
      </w:del>
      <w:del w:id="81" w:author="Owen" w:date="2020-06-10T14:45:00Z">
        <w:r w:rsidDel="00C42EFF">
          <w:delText>se</w:delText>
        </w:r>
        <w:r w:rsidRPr="008A6A0C" w:rsidDel="00C42EFF">
          <w:delText xml:space="preserve"> patient-safety </w:delText>
        </w:r>
        <w:r w:rsidDel="00C42EFF">
          <w:delText>implications</w:delText>
        </w:r>
      </w:del>
      <w:commentRangeStart w:id="82"/>
      <w:r>
        <w:t>.</w:t>
      </w:r>
      <w:commentRangeEnd w:id="82"/>
      <w:r w:rsidR="000E436C">
        <w:rPr>
          <w:rStyle w:val="CommentReference"/>
        </w:rPr>
        <w:commentReference w:id="82"/>
      </w:r>
    </w:p>
    <w:p w14:paraId="7416D4A6" w14:textId="24230EB3" w:rsidR="00DA09EC" w:rsidRPr="00F700A2" w:rsidRDefault="00DA09EC" w:rsidP="009D0ABB">
      <w:pPr>
        <w:rPr>
          <w:color w:val="4472C4" w:themeColor="accent5"/>
        </w:rPr>
      </w:pPr>
    </w:p>
    <w:p w14:paraId="0342C2C5" w14:textId="3A874FC7" w:rsidR="004B6407" w:rsidRDefault="009D0ABB" w:rsidP="009D0ABB">
      <w:pPr>
        <w:pStyle w:val="Heading1"/>
      </w:pPr>
      <w:r>
        <w:t xml:space="preserve">Section 1: </w:t>
      </w:r>
      <w:commentRangeStart w:id="83"/>
      <w:commentRangeStart w:id="84"/>
      <w:commentRangeStart w:id="85"/>
      <w:r w:rsidR="005843D6">
        <w:t xml:space="preserve">Patient </w:t>
      </w:r>
      <w:ins w:id="86" w:author="Owen" w:date="2020-06-10T14:48:00Z">
        <w:r w:rsidR="000C663C">
          <w:t>S</w:t>
        </w:r>
      </w:ins>
      <w:del w:id="87" w:author="Owen" w:date="2020-06-10T14:48:00Z">
        <w:r w:rsidR="005843D6" w:rsidDel="000C663C">
          <w:delText>s</w:delText>
        </w:r>
      </w:del>
      <w:r w:rsidR="005843D6">
        <w:t xml:space="preserve">afety </w:t>
      </w:r>
      <w:commentRangeEnd w:id="83"/>
      <w:r w:rsidR="00084215">
        <w:rPr>
          <w:rStyle w:val="CommentReference"/>
          <w:rFonts w:asciiTheme="minorHAnsi" w:eastAsiaTheme="minorHAnsi" w:hAnsiTheme="minorHAnsi" w:cstheme="minorBidi"/>
        </w:rPr>
        <w:commentReference w:id="83"/>
      </w:r>
      <w:commentRangeEnd w:id="84"/>
      <w:r w:rsidR="000C663C">
        <w:rPr>
          <w:rStyle w:val="CommentReference"/>
          <w:rFonts w:asciiTheme="minorHAnsi" w:eastAsiaTheme="minorHAnsi" w:hAnsiTheme="minorHAnsi" w:cstheme="minorBidi"/>
        </w:rPr>
        <w:commentReference w:id="84"/>
      </w:r>
      <w:commentRangeEnd w:id="85"/>
      <w:r w:rsidR="00E03105">
        <w:rPr>
          <w:rStyle w:val="CommentReference"/>
          <w:rFonts w:asciiTheme="minorHAnsi" w:eastAsiaTheme="minorHAnsi" w:hAnsiTheme="minorHAnsi" w:cstheme="minorBidi"/>
        </w:rPr>
        <w:commentReference w:id="85"/>
      </w:r>
      <w:r w:rsidR="005843D6">
        <w:t xml:space="preserve">and </w:t>
      </w:r>
      <w:r>
        <w:t>Safety Informatics</w:t>
      </w:r>
    </w:p>
    <w:p w14:paraId="7C2132CA" w14:textId="5645B180" w:rsidR="00E95698" w:rsidRDefault="002D78D3" w:rsidP="00484E71">
      <w:pPr>
        <w:rPr>
          <w:ins w:id="88" w:author="Ciarán McInerney" w:date="2020-06-11T13:03:00Z"/>
        </w:rPr>
      </w:pPr>
      <w:ins w:id="89" w:author="Ciarán McInerney" w:date="2020-06-11T13:09:00Z">
        <w:r>
          <w:t>Although no consensual definition exists, patient safety can be considered to be “</w:t>
        </w:r>
        <w:r w:rsidRPr="002D78D3">
          <w:rPr>
            <w:i/>
            <w:rPrChange w:id="90" w:author="Ciarán McInerney" w:date="2020-06-11T13:09:00Z">
              <w:rPr/>
            </w:rPrChange>
          </w:rPr>
          <w:t>The avoidance, prevention and amelioration of adverse outcomes or injuries stemming from the process of healthcare</w:t>
        </w:r>
        <w:r>
          <w:t>”</w:t>
        </w:r>
      </w:ins>
      <w:ins w:id="91" w:author="Ciarán McInerney" w:date="2020-06-11T13:10:00Z">
        <w:r>
          <w:t xml:space="preserve"> </w:t>
        </w:r>
      </w:ins>
      <w:ins w:id="92" w:author="Ciarán McInerney" w:date="2020-06-11T13:11:00Z">
        <w:r>
          <w:fldChar w:fldCharType="begin" w:fldLock="1"/>
        </w:r>
      </w:ins>
      <w:r w:rsidR="00351A05">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Vincent, 2010)","plainTextFormattedCitation":"(Vincent, 2010)","previouslyFormattedCitation":"(Vincent 2010)"},"properties":{"noteIndex":0},"schema":"https://github.com/citation-style-language/schema/raw/master/csl-citation.json"}</w:instrText>
      </w:r>
      <w:r>
        <w:fldChar w:fldCharType="separate"/>
      </w:r>
      <w:r w:rsidR="00351A05" w:rsidRPr="00351A05">
        <w:rPr>
          <w:noProof/>
        </w:rPr>
        <w:t>(Vincent, 2010)</w:t>
      </w:r>
      <w:ins w:id="93" w:author="Ciarán McInerney" w:date="2020-06-11T13:11:00Z">
        <w:r>
          <w:fldChar w:fldCharType="end"/>
        </w:r>
      </w:ins>
      <w:ins w:id="94" w:author="Ciarán McInerney" w:date="2020-06-11T13:10:00Z">
        <w:r>
          <w:t>.</w:t>
        </w:r>
      </w:ins>
      <w:ins w:id="95" w:author="Ciarán McInerney" w:date="2020-06-11T16:17:00Z">
        <w:r w:rsidR="00386548">
          <w:t xml:space="preserve"> It is</w:t>
        </w:r>
        <w:r w:rsidR="00C361D0">
          <w:t xml:space="preserve"> sometimes conceptualised as a</w:t>
        </w:r>
      </w:ins>
      <w:ins w:id="96" w:author="Ciarán McInerney" w:date="2020-06-11T16:19:00Z">
        <w:r w:rsidR="00C361D0">
          <w:t xml:space="preserve"> balance between risk</w:t>
        </w:r>
      </w:ins>
      <w:ins w:id="97" w:author="Ciarán McInerney" w:date="2020-06-11T16:21:00Z">
        <w:r w:rsidR="00C361D0">
          <w:t>s</w:t>
        </w:r>
      </w:ins>
      <w:ins w:id="98" w:author="Ciarán McInerney" w:date="2020-06-11T16:19:00Z">
        <w:r w:rsidR="00C361D0">
          <w:t xml:space="preserve"> of harm</w:t>
        </w:r>
      </w:ins>
      <w:ins w:id="99" w:author="Ciarán McInerney" w:date="2020-06-11T16:36:00Z">
        <w:r w:rsidR="00E03105">
          <w:t xml:space="preserve">, </w:t>
        </w:r>
      </w:ins>
      <w:ins w:id="100" w:author="Ciarán McInerney" w:date="2020-06-11T16:20:00Z">
        <w:r w:rsidR="00C361D0">
          <w:t>resource use</w:t>
        </w:r>
      </w:ins>
      <w:ins w:id="101" w:author="Ciarán McInerney" w:date="2020-06-11T16:36:00Z">
        <w:r w:rsidR="00E03105">
          <w:t xml:space="preserve">, and </w:t>
        </w:r>
      </w:ins>
      <w:ins w:id="102" w:author="Ciarán McInerney" w:date="2020-06-11T16:19:00Z">
        <w:r w:rsidR="00C361D0">
          <w:t>improving patient health</w:t>
        </w:r>
      </w:ins>
      <w:ins w:id="103" w:author="Ciarán McInerney" w:date="2020-06-11T16:20:00Z">
        <w:r w:rsidR="00C361D0">
          <w:t xml:space="preserve"> </w:t>
        </w:r>
        <w:r w:rsidR="00C361D0">
          <w:fldChar w:fldCharType="begin" w:fldLock="1"/>
        </w:r>
      </w:ins>
      <w:r w:rsidR="00351A05">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Cook and Rasmussen, 2005)","plainTextFormattedCitation":"(Cook and Rasmussen, 2005)","previouslyFormattedCitation":"(Cook and Rasmussen 2005)"},"properties":{"noteIndex":0},"schema":"https://github.com/citation-style-language/schema/raw/master/csl-citation.json"}</w:instrText>
      </w:r>
      <w:r w:rsidR="00C361D0">
        <w:fldChar w:fldCharType="separate"/>
      </w:r>
      <w:r w:rsidR="00351A05" w:rsidRPr="00351A05">
        <w:rPr>
          <w:noProof/>
        </w:rPr>
        <w:t>(Cook and Rasmussen, 2005)</w:t>
      </w:r>
      <w:ins w:id="104" w:author="Ciarán McInerney" w:date="2020-06-11T16:20:00Z">
        <w:r w:rsidR="00C361D0">
          <w:fldChar w:fldCharType="end"/>
        </w:r>
      </w:ins>
      <w:ins w:id="105" w:author="Ciarán McInerney" w:date="2020-06-11T16:19:00Z">
        <w:r w:rsidR="00C361D0">
          <w:t>.</w:t>
        </w:r>
      </w:ins>
      <w:ins w:id="106" w:author="Ciarán McInerney" w:date="2020-06-11T16:22:00Z">
        <w:r w:rsidR="00C361D0">
          <w:t xml:space="preserve"> </w:t>
        </w:r>
      </w:ins>
      <w:ins w:id="107" w:author="Ciarán McInerney" w:date="2020-06-11T16:23:00Z">
        <w:r w:rsidR="00C361D0">
          <w:t xml:space="preserve">Healthcare is a </w:t>
        </w:r>
      </w:ins>
      <w:ins w:id="108" w:author="Ciarán McInerney" w:date="2020-06-11T16:22:00Z">
        <w:r w:rsidR="00C361D0">
          <w:t>safety-critical industr</w:t>
        </w:r>
      </w:ins>
      <w:ins w:id="109" w:author="Ciarán McInerney" w:date="2020-06-11T16:25:00Z">
        <w:r w:rsidR="00C361D0">
          <w:t xml:space="preserve">y </w:t>
        </w:r>
        <w:r w:rsidR="00C361D0">
          <w:fldChar w:fldCharType="begin" w:fldLock="1"/>
        </w:r>
      </w:ins>
      <w:r w:rsidR="00351A05">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et al. 2016)"},"properties":{"noteIndex":0},"schema":"https://github.com/citation-style-language/schema/raw/master/csl-citation.json"}</w:instrText>
      </w:r>
      <w:r w:rsidR="00C361D0">
        <w:fldChar w:fldCharType="separate"/>
      </w:r>
      <w:r w:rsidR="00351A05" w:rsidRPr="00351A05">
        <w:rPr>
          <w:noProof/>
        </w:rPr>
        <w:t xml:space="preserve">(Sujan </w:t>
      </w:r>
      <w:r w:rsidR="00351A05" w:rsidRPr="00351A05">
        <w:rPr>
          <w:i/>
          <w:noProof/>
        </w:rPr>
        <w:t>et al.</w:t>
      </w:r>
      <w:r w:rsidR="00351A05" w:rsidRPr="00351A05">
        <w:rPr>
          <w:noProof/>
        </w:rPr>
        <w:t>, 2016)</w:t>
      </w:r>
      <w:ins w:id="110" w:author="Ciarán McInerney" w:date="2020-06-11T16:25:00Z">
        <w:r w:rsidR="00C361D0">
          <w:fldChar w:fldCharType="end"/>
        </w:r>
      </w:ins>
      <w:ins w:id="111" w:author="Ciarán McInerney" w:date="2020-06-11T16:22:00Z">
        <w:r w:rsidR="00C361D0">
          <w:t xml:space="preserve"> that </w:t>
        </w:r>
      </w:ins>
      <w:ins w:id="112" w:author="Ciarán McInerney" w:date="2020-06-11T16:26:00Z">
        <w:r w:rsidR="00C361D0">
          <w:t xml:space="preserve">must </w:t>
        </w:r>
      </w:ins>
      <w:ins w:id="113" w:author="Ciarán McInerney" w:date="2020-06-11T16:23:00Z">
        <w:r w:rsidR="00C361D0">
          <w:t>approach</w:t>
        </w:r>
      </w:ins>
      <w:ins w:id="114" w:author="Ciarán McInerney" w:date="2020-06-11T16:26:00Z">
        <w:r w:rsidR="00C361D0">
          <w:t xml:space="preserve"> safety by concurrently avoiding, managing and embracing</w:t>
        </w:r>
      </w:ins>
      <w:ins w:id="115" w:author="Ciarán McInerney" w:date="2020-06-11T16:34:00Z">
        <w:r w:rsidR="00C769FE">
          <w:t xml:space="preserve"> risk</w:t>
        </w:r>
      </w:ins>
      <w:ins w:id="116" w:author="Ciarán McInerney" w:date="2020-06-11T16:35:00Z">
        <w:r w:rsidR="00C769FE">
          <w:t xml:space="preserve">, depending on which of its range of services it is providing </w:t>
        </w:r>
        <w:r w:rsidR="00C769FE">
          <w:fldChar w:fldCharType="begin" w:fldLock="1"/>
        </w:r>
      </w:ins>
      <w:r w:rsidR="00351A05">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Vincent and Amalberti, 2016)","plainTextFormattedCitation":"(Vincent and Amalberti, 2016)","previouslyFormattedCitation":"(Vincent and Amalberti 2016)"},"properties":{"noteIndex":0},"schema":"https://github.com/citation-style-language/schema/raw/master/csl-citation.json"}</w:instrText>
      </w:r>
      <w:ins w:id="117" w:author="Ciarán McInerney" w:date="2020-06-11T16:35:00Z">
        <w:r w:rsidR="00C769FE">
          <w:fldChar w:fldCharType="separate"/>
        </w:r>
      </w:ins>
      <w:r w:rsidR="00351A05" w:rsidRPr="00351A05">
        <w:rPr>
          <w:noProof/>
        </w:rPr>
        <w:t>(Vincent and Amalberti, 2016)</w:t>
      </w:r>
      <w:ins w:id="118" w:author="Ciarán McInerney" w:date="2020-06-11T16:35:00Z">
        <w:r w:rsidR="00C769FE">
          <w:fldChar w:fldCharType="end"/>
        </w:r>
        <w:r w:rsidR="00C769FE">
          <w:t>;</w:t>
        </w:r>
      </w:ins>
      <w:ins w:id="119" w:author="Ciarán McInerney" w:date="2020-06-11T16:26:00Z">
        <w:r w:rsidR="00C361D0">
          <w:t xml:space="preserve"> This sets healthcare apart fr</w:t>
        </w:r>
      </w:ins>
      <w:ins w:id="120" w:author="Ciarán McInerney" w:date="2020-06-11T16:27:00Z">
        <w:r w:rsidR="00C361D0">
          <w:t>om other safety-critical industries, which predominantly focus on only one of these approaches.</w:t>
        </w:r>
      </w:ins>
    </w:p>
    <w:p w14:paraId="719DA8A2" w14:textId="778D76E8" w:rsidR="00322A06" w:rsidRDefault="00484E71" w:rsidP="00484E71">
      <w:r w:rsidRPr="00484E71">
        <w:t>While the patient-safety perspective on health information technology</w:t>
      </w:r>
      <w:r w:rsidR="00CB1C67">
        <w:t xml:space="preserve"> (HIT)</w:t>
      </w:r>
      <w:r w:rsidRPr="00484E71">
        <w:t xml:space="preserve"> is not novel </w:t>
      </w:r>
      <w:r w:rsidRPr="00484E71">
        <w:fldChar w:fldCharType="begin" w:fldLock="1"/>
      </w:r>
      <w:r w:rsidR="00351A05">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Kostkova, 2015; Gómez-González &lt;i&gt;et al.&lt;/i&gt;, 2020)","manualFormatting":"(e.g. Gómez-González et al., 2020; Kostkova, 2015)","plainTextFormattedCitation":"(Kostkova, 2015; Gómez-González et al., 2020)","previouslyFormattedCitation":"(Kostkova 2015; Gómez-González et al. 2020)"},"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r w:rsidRPr="00484E71">
        <w:rPr>
          <w:rFonts w:cstheme="minorHAnsi"/>
        </w:rPr>
        <w:t xml:space="preserve">-safety challenges and our capacity to address them are constantly in flux. </w:t>
      </w:r>
      <w:commentRangeStart w:id="121"/>
      <w:commentRangeStart w:id="122"/>
      <w:r w:rsidRPr="00484E71">
        <w:rPr>
          <w:rFonts w:cstheme="minorHAnsi"/>
        </w:rPr>
        <w:t>For example, there continues to be rapid progress in the development and uptake of devices compatible with the Internet of Things: “</w:t>
      </w:r>
      <w:r w:rsidRPr="00484E71">
        <w:rPr>
          <w:rFonts w:cstheme="minorHAnsi"/>
          <w:i/>
        </w:rPr>
        <w:t>a network of devices all embedded with electronics, software, sensors, and connectivity to enable them to connect, interconnect, and exchange data</w:t>
      </w:r>
      <w:r w:rsidRPr="00484E71">
        <w:rPr>
          <w:rFonts w:cstheme="minorHAnsi"/>
        </w:rPr>
        <w:t xml:space="preserve">” </w:t>
      </w:r>
      <w:r w:rsidRPr="00484E71">
        <w:rPr>
          <w:rFonts w:cstheme="minorHAnsi"/>
        </w:rPr>
        <w:fldChar w:fldCharType="begin" w:fldLock="1"/>
      </w:r>
      <w:r w:rsidR="00351A05">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Pr="00484E71">
        <w:rPr>
          <w:rFonts w:cstheme="minorHAnsi"/>
        </w:rPr>
        <w:fldChar w:fldCharType="separate"/>
      </w:r>
      <w:r w:rsidR="00351A05" w:rsidRPr="00351A05">
        <w:rPr>
          <w:rFonts w:cstheme="minorHAnsi"/>
          <w:noProof/>
        </w:rPr>
        <w:t>(Wickramasinghe and Bodendorf, 2020)</w:t>
      </w:r>
      <w:r w:rsidRPr="00484E71">
        <w:rPr>
          <w:rFonts w:cstheme="minorHAnsi"/>
        </w:rPr>
        <w:fldChar w:fldCharType="end"/>
      </w:r>
      <w:r w:rsidRPr="00484E71">
        <w:rPr>
          <w:rFonts w:cstheme="minorHAnsi"/>
        </w:rPr>
        <w:t xml:space="preserve">. </w:t>
      </w:r>
      <w:commentRangeEnd w:id="121"/>
      <w:r w:rsidR="000C663C">
        <w:rPr>
          <w:rStyle w:val="CommentReference"/>
        </w:rPr>
        <w:commentReference w:id="121"/>
      </w:r>
      <w:commentRangeEnd w:id="122"/>
      <w:r w:rsidR="00E03105">
        <w:rPr>
          <w:rStyle w:val="CommentReference"/>
        </w:rPr>
        <w:commentReference w:id="122"/>
      </w:r>
      <w:r w:rsidRPr="00484E71">
        <w:rPr>
          <w:rFonts w:cstheme="minorHAnsi"/>
        </w:rPr>
        <w:t>These networked devices, such as s</w:t>
      </w:r>
      <w:r w:rsidRPr="00484E71">
        <w:rPr>
          <w:rFonts w:eastAsia="Times New Roman" w:cstheme="minorHAnsi"/>
          <w:lang w:eastAsia="en-GB"/>
        </w:rPr>
        <w:t xml:space="preserve">mart continuous glucose monitors </w:t>
      </w:r>
      <w:r w:rsidRPr="00484E71">
        <w:rPr>
          <w:rFonts w:eastAsia="Times New Roman" w:cstheme="minorHAnsi"/>
          <w:lang w:eastAsia="en-GB"/>
        </w:rPr>
        <w:fldChar w:fldCharType="begin" w:fldLock="1"/>
      </w:r>
      <w:r w:rsidR="00351A05">
        <w:rPr>
          <w:rFonts w:eastAsia="Times New Roman" w:cstheme="minorHAnsi"/>
          <w:lang w:eastAsia="en-GB"/>
        </w:rPr>
        <w: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Facchinetti, 2016)</w:t>
      </w:r>
      <w:r w:rsidRPr="00484E71">
        <w:rPr>
          <w:rFonts w:eastAsia="Times New Roman" w:cstheme="minorHAnsi"/>
          <w:lang w:eastAsia="en-GB"/>
        </w:rPr>
        <w:fldChar w:fldCharType="end"/>
      </w:r>
      <w:r w:rsidRPr="00484E71">
        <w:rPr>
          <w:rFonts w:eastAsia="Times New Roman" w:cstheme="minorHAnsi"/>
          <w:lang w:eastAsia="en-GB"/>
        </w:rPr>
        <w:t xml:space="preserve"> and Parkinson’s disease monitoring watches </w:t>
      </w:r>
      <w:r w:rsidRPr="00484E71">
        <w:rPr>
          <w:rFonts w:eastAsia="Times New Roman" w:cstheme="minorHAnsi"/>
          <w:lang w:eastAsia="en-GB"/>
        </w:rPr>
        <w:fldChar w:fldCharType="begin" w:fldLock="1"/>
      </w:r>
      <w:r w:rsidR="00351A05">
        <w:rPr>
          <w:rFonts w:eastAsia="Times New Roman" w:cstheme="minorHAnsi"/>
          <w:lang w:eastAsia="en-GB"/>
        </w:rPr>
        <w: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lt;i&gt;et al.&lt;/i&gt;, 2016)","plainTextFormattedCitation":"(Bot et al., 2016)","previouslyFormattedCitation":"(Bot et al. 2016)"},"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 xml:space="preserve">(Bot </w:t>
      </w:r>
      <w:r w:rsidR="00351A05" w:rsidRPr="00351A05">
        <w:rPr>
          <w:rFonts w:eastAsia="Times New Roman" w:cstheme="minorHAnsi"/>
          <w:i/>
          <w:noProof/>
          <w:lang w:eastAsia="en-GB"/>
        </w:rPr>
        <w:t>et al.</w:t>
      </w:r>
      <w:r w:rsidR="00351A05" w:rsidRPr="00351A05">
        <w:rPr>
          <w:rFonts w:eastAsia="Times New Roman" w:cstheme="minorHAnsi"/>
          <w:noProof/>
          <w:lang w:eastAsia="en-GB"/>
        </w:rPr>
        <w:t>, 2016)</w:t>
      </w:r>
      <w:r w:rsidRPr="00484E71">
        <w:rPr>
          <w:rFonts w:eastAsia="Times New Roman" w:cstheme="minorHAnsi"/>
          <w:lang w:eastAsia="en-GB"/>
        </w:rPr>
        <w:fldChar w:fldCharType="end"/>
      </w:r>
      <w:r w:rsidRPr="00484E71">
        <w:rPr>
          <w:rFonts w:eastAsia="Times New Roman" w:cstheme="minorHAnsi"/>
          <w:lang w:eastAsia="en-GB"/>
        </w:rPr>
        <w:t xml:space="preserve">, pose novel risks </w:t>
      </w:r>
      <w:r w:rsidRPr="00484E71">
        <w:rPr>
          <w:rFonts w:eastAsia="Times New Roman" w:cstheme="minorHAnsi"/>
          <w:lang w:eastAsia="en-GB"/>
        </w:rPr>
        <w:fldChar w:fldCharType="begin" w:fldLock="1"/>
      </w:r>
      <w:r w:rsidR="00351A05">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nd Branca, 2020)","plainTextFormattedCitation":"(Paxton and Branca, 2020)","previouslyFormattedCitation":"(Paxton and Branca 2020)"},"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Paxton and Branca, 2020)</w:t>
      </w:r>
      <w:r w:rsidRPr="00484E71">
        <w:rPr>
          <w:rFonts w:eastAsia="Times New Roman" w:cstheme="minorHAnsi"/>
          <w:lang w:eastAsia="en-GB"/>
        </w:rPr>
        <w:fldChar w:fldCharType="end"/>
      </w:r>
      <w:r w:rsidRPr="00484E71">
        <w:rPr>
          <w:rFonts w:eastAsia="Times New Roman" w:cstheme="minorHAnsi"/>
          <w:lang w:eastAsia="en-GB"/>
        </w:rPr>
        <w:t xml:space="preserve">. </w:t>
      </w:r>
      <w:commentRangeStart w:id="123"/>
      <w:r w:rsidRPr="00484E71">
        <w:rPr>
          <w:rFonts w:eastAsia="Times New Roman" w:cstheme="minorHAnsi"/>
          <w:lang w:eastAsia="en-GB"/>
        </w:rPr>
        <w:t>This is because w</w:t>
      </w:r>
      <w:r w:rsidR="00322A06" w:rsidRPr="00484E71">
        <w:rPr>
          <w:rFonts w:cstheme="minorHAnsi"/>
        </w:rPr>
        <w:t xml:space="preserve">hen health information technologies </w:t>
      </w:r>
      <w:r w:rsidR="007A4AE6" w:rsidRPr="00484E71">
        <w:rPr>
          <w:rFonts w:cstheme="minorHAnsi"/>
        </w:rPr>
        <w:t>interact,</w:t>
      </w:r>
      <w:r w:rsidR="00322A06" w:rsidRPr="00484E71">
        <w:rPr>
          <w:rFonts w:cstheme="minorHAnsi"/>
        </w:rPr>
        <w:t xml:space="preserve"> they form a </w:t>
      </w:r>
      <w:r w:rsidR="00D77B4B">
        <w:rPr>
          <w:rFonts w:cstheme="minorHAnsi"/>
        </w:rPr>
        <w:t>health information system (</w:t>
      </w:r>
      <w:r w:rsidR="00CB1C67">
        <w:rPr>
          <w:rFonts w:cstheme="minorHAnsi"/>
        </w:rPr>
        <w:t>HIS</w:t>
      </w:r>
      <w:r w:rsidR="00D77B4B">
        <w:rPr>
          <w:rFonts w:cstheme="minorHAnsi"/>
        </w:rPr>
        <w:t>)</w:t>
      </w:r>
      <w:r w:rsidR="00E37BDE">
        <w:rPr>
          <w:rFonts w:cstheme="minorHAnsi"/>
        </w:rPr>
        <w:t xml:space="preserve"> </w:t>
      </w:r>
      <w:r w:rsidR="00E37BDE">
        <w:rPr>
          <w:rFonts w:cstheme="minorHAnsi"/>
        </w:rPr>
        <w:fldChar w:fldCharType="begin" w:fldLock="1"/>
      </w:r>
      <w:r w:rsidR="00351A05">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Fielt and Gable, 2017)","plainTextFormattedCitation":"(Onik, Fielt and Gable, 2017)","previouslyFormattedCitation":"(Onik, Fielt, and Gable 2017)"},"properties":{"noteIndex":0},"schema":"https://github.com/citation-style-language/schema/raw/master/csl-citation.json"}</w:instrText>
      </w:r>
      <w:r w:rsidR="00E37BDE">
        <w:rPr>
          <w:rFonts w:cstheme="minorHAnsi"/>
        </w:rPr>
        <w:fldChar w:fldCharType="separate"/>
      </w:r>
      <w:r w:rsidR="00351A05" w:rsidRPr="00351A05">
        <w:rPr>
          <w:rFonts w:cstheme="minorHAnsi"/>
          <w:noProof/>
        </w:rPr>
        <w:t>(Onik, Fielt and Gable, 2017)</w:t>
      </w:r>
      <w:r w:rsidR="00E37BDE">
        <w:rPr>
          <w:rFonts w:cstheme="minorHAnsi"/>
        </w:rPr>
        <w:fldChar w:fldCharType="end"/>
      </w:r>
      <w:ins w:id="124" w:author="Ciarán McInerney" w:date="2020-06-11T10:00:00Z">
        <w:r w:rsidR="00EC26A9">
          <w:rPr>
            <w:rFonts w:cstheme="minorHAnsi"/>
          </w:rPr>
          <w:t>.</w:t>
        </w:r>
      </w:ins>
      <w:del w:id="125" w:author="Ciarán McInerney" w:date="2020-06-11T10:01:00Z">
        <w:r w:rsidR="00322A06" w:rsidRPr="00484E71" w:rsidDel="00EC26A9">
          <w:rPr>
            <w:rFonts w:cstheme="minorHAnsi"/>
          </w:rPr>
          <w:delText xml:space="preserve">, </w:delText>
        </w:r>
        <w:commentRangeEnd w:id="123"/>
        <w:r w:rsidR="000C663C" w:rsidDel="00EC26A9">
          <w:rPr>
            <w:rStyle w:val="CommentReference"/>
          </w:rPr>
          <w:commentReference w:id="123"/>
        </w:r>
        <w:r w:rsidR="00322A06" w:rsidRPr="00484E71" w:rsidDel="00EC26A9">
          <w:rPr>
            <w:rFonts w:cstheme="minorHAnsi"/>
          </w:rPr>
          <w:delText>which</w:delText>
        </w:r>
      </w:del>
      <w:ins w:id="126" w:author="Ciarán McInerney" w:date="2020-06-11T10:01:00Z">
        <w:r w:rsidR="00EC26A9">
          <w:rPr>
            <w:rFonts w:cstheme="minorHAnsi"/>
          </w:rPr>
          <w:t xml:space="preserve">The </w:t>
        </w:r>
      </w:ins>
      <w:ins w:id="127" w:author="Ciarán McInerney" w:date="2020-06-11T09:57:00Z">
        <w:r w:rsidR="004D2509">
          <w:rPr>
            <w:rFonts w:cstheme="minorHAnsi"/>
          </w:rPr>
          <w:t>successful or failed performance</w:t>
        </w:r>
      </w:ins>
      <w:ins w:id="128" w:author="Ciarán McInerney" w:date="2020-06-11T09:59:00Z">
        <w:r w:rsidR="004D2509">
          <w:rPr>
            <w:rFonts w:cstheme="minorHAnsi"/>
          </w:rPr>
          <w:t xml:space="preserve"> </w:t>
        </w:r>
      </w:ins>
      <w:ins w:id="129" w:author="Ciarán McInerney" w:date="2020-06-11T10:01:00Z">
        <w:r w:rsidR="00EC26A9">
          <w:rPr>
            <w:rFonts w:cstheme="minorHAnsi"/>
          </w:rPr>
          <w:t xml:space="preserve">of HISs </w:t>
        </w:r>
      </w:ins>
      <w:ins w:id="130" w:author="Ciarán McInerney" w:date="2020-06-11T09:59:00Z">
        <w:r w:rsidR="004D2509">
          <w:rPr>
            <w:rFonts w:cstheme="minorHAnsi"/>
          </w:rPr>
          <w:t xml:space="preserve">is </w:t>
        </w:r>
      </w:ins>
      <w:ins w:id="131" w:author="Ciarán McInerney" w:date="2020-06-11T10:00:00Z">
        <w:r w:rsidR="00EC26A9">
          <w:rPr>
            <w:rFonts w:cstheme="minorHAnsi"/>
          </w:rPr>
          <w:t xml:space="preserve">a function of emergent </w:t>
        </w:r>
      </w:ins>
      <w:ins w:id="132" w:author="Ciarán McInerney" w:date="2020-06-11T10:03:00Z">
        <w:r w:rsidR="00EC26A9">
          <w:rPr>
            <w:rFonts w:cstheme="minorHAnsi"/>
          </w:rPr>
          <w:t xml:space="preserve">rather than planned </w:t>
        </w:r>
      </w:ins>
      <w:ins w:id="133" w:author="Ciarán McInerney" w:date="2020-06-11T10:00:00Z">
        <w:r w:rsidR="00EC26A9">
          <w:rPr>
            <w:rFonts w:cstheme="minorHAnsi"/>
          </w:rPr>
          <w:t>change</w:t>
        </w:r>
      </w:ins>
      <w:ins w:id="134" w:author="Ciarán McInerney" w:date="2020-06-11T09:59:00Z">
        <w:r w:rsidR="004D2509">
          <w:rPr>
            <w:rFonts w:cstheme="minorHAnsi"/>
          </w:rPr>
          <w:t xml:space="preserve"> </w:t>
        </w:r>
      </w:ins>
      <w:ins w:id="135" w:author="Ciarán McInerney" w:date="2020-06-11T10:03:00Z">
        <w:r w:rsidR="00C60DFC">
          <w:rPr>
            <w:rFonts w:cstheme="minorHAnsi"/>
          </w:rPr>
          <w:t>that</w:t>
        </w:r>
      </w:ins>
      <w:ins w:id="136" w:author="Ciarán McInerney" w:date="2020-06-11T10:10:00Z">
        <w:r w:rsidR="00C60DFC">
          <w:rPr>
            <w:rFonts w:cstheme="minorHAnsi"/>
          </w:rPr>
          <w:t xml:space="preserve"> </w:t>
        </w:r>
      </w:ins>
      <w:ins w:id="137" w:author="Ciarán McInerney" w:date="2020-06-11T10:04:00Z">
        <w:r w:rsidR="00C60DFC">
          <w:rPr>
            <w:rFonts w:cstheme="minorHAnsi"/>
          </w:rPr>
          <w:t>result</w:t>
        </w:r>
      </w:ins>
      <w:ins w:id="138" w:author="Ciarán McInerney" w:date="2020-06-11T10:10:00Z">
        <w:r w:rsidR="00C60DFC">
          <w:rPr>
            <w:rFonts w:cstheme="minorHAnsi"/>
          </w:rPr>
          <w:t>s</w:t>
        </w:r>
      </w:ins>
      <w:ins w:id="139" w:author="Ciarán McInerney" w:date="2020-06-11T10:04:00Z">
        <w:r w:rsidR="00EC26A9">
          <w:rPr>
            <w:rFonts w:cstheme="minorHAnsi"/>
          </w:rPr>
          <w:t xml:space="preserve"> from</w:t>
        </w:r>
      </w:ins>
      <w:ins w:id="140" w:author="Ciarán McInerney" w:date="2020-06-11T09:59:00Z">
        <w:r w:rsidR="004D2509">
          <w:rPr>
            <w:rFonts w:cstheme="minorHAnsi"/>
          </w:rPr>
          <w:t xml:space="preserve"> local improvisation</w:t>
        </w:r>
      </w:ins>
      <w:ins w:id="141" w:author="Ciarán McInerney" w:date="2020-06-11T10:01:00Z">
        <w:r w:rsidR="00EC26A9">
          <w:rPr>
            <w:rFonts w:cstheme="minorHAnsi"/>
          </w:rPr>
          <w:t xml:space="preserve"> </w:t>
        </w:r>
        <w:r w:rsidR="00EC26A9">
          <w:rPr>
            <w:rFonts w:cstheme="minorHAnsi"/>
          </w:rPr>
          <w:fldChar w:fldCharType="begin" w:fldLock="1"/>
        </w:r>
      </w:ins>
      <w:r w:rsidR="00351A05">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EC26A9">
        <w:rPr>
          <w:rFonts w:cstheme="minorHAnsi"/>
        </w:rPr>
        <w:fldChar w:fldCharType="separate"/>
      </w:r>
      <w:r w:rsidR="00351A05" w:rsidRPr="00351A05">
        <w:rPr>
          <w:rFonts w:cstheme="minorHAnsi"/>
          <w:noProof/>
        </w:rPr>
        <w:t>(Heeks, 2006)</w:t>
      </w:r>
      <w:ins w:id="142" w:author="Ciarán McInerney" w:date="2020-06-11T10:01:00Z">
        <w:r w:rsidR="00EC26A9">
          <w:rPr>
            <w:rFonts w:cstheme="minorHAnsi"/>
          </w:rPr>
          <w:fldChar w:fldCharType="end"/>
        </w:r>
      </w:ins>
      <w:ins w:id="143" w:author="Ciarán McInerney" w:date="2020-06-11T10:04:00Z">
        <w:r w:rsidR="00EC26A9">
          <w:rPr>
            <w:rFonts w:cstheme="minorHAnsi"/>
          </w:rPr>
          <w:t>. Such a conception of HISs as complex adaptive systems</w:t>
        </w:r>
      </w:ins>
      <w:ins w:id="144" w:author="Ciarán McInerney" w:date="2020-06-11T10:16:00Z">
        <w:r w:rsidR="00C60DFC">
          <w:rPr>
            <w:rFonts w:cstheme="minorHAnsi"/>
          </w:rPr>
          <w:t xml:space="preserve"> </w:t>
        </w:r>
        <w:r w:rsidR="00C60DFC">
          <w:rPr>
            <w:rFonts w:cstheme="minorHAnsi"/>
          </w:rPr>
          <w:fldChar w:fldCharType="begin" w:fldLock="1"/>
        </w:r>
      </w:ins>
      <w:r w:rsidR="00351A05">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Johnson, 2019)","plainTextFormattedCitation":"(Johnson, 2019)","previouslyFormattedCitation":"(O. Johnson 2019)"},"properties":{"noteIndex":0},"schema":"https://github.com/citation-style-language/schema/raw/master/csl-citation.json"}</w:instrText>
      </w:r>
      <w:r w:rsidR="00C60DFC">
        <w:rPr>
          <w:rFonts w:cstheme="minorHAnsi"/>
        </w:rPr>
        <w:fldChar w:fldCharType="separate"/>
      </w:r>
      <w:r w:rsidR="00351A05" w:rsidRPr="00351A05">
        <w:rPr>
          <w:rFonts w:cstheme="minorHAnsi"/>
          <w:noProof/>
        </w:rPr>
        <w:t>(Johnson, 2019)</w:t>
      </w:r>
      <w:ins w:id="145" w:author="Ciarán McInerney" w:date="2020-06-11T10:16:00Z">
        <w:r w:rsidR="00C60DFC">
          <w:rPr>
            <w:rFonts w:cstheme="minorHAnsi"/>
          </w:rPr>
          <w:fldChar w:fldCharType="end"/>
        </w:r>
      </w:ins>
      <w:ins w:id="146" w:author="Ciarán McInerney" w:date="2020-06-11T10:04:00Z">
        <w:r w:rsidR="00EC26A9">
          <w:rPr>
            <w:rFonts w:cstheme="minorHAnsi"/>
          </w:rPr>
          <w:t xml:space="preserve"> is contrary to </w:t>
        </w:r>
      </w:ins>
      <w:ins w:id="147" w:author="Ciarán McInerney" w:date="2020-06-11T10:06:00Z">
        <w:r w:rsidR="00EC26A9">
          <w:rPr>
            <w:rFonts w:cstheme="minorHAnsi"/>
          </w:rPr>
          <w:t xml:space="preserve">a </w:t>
        </w:r>
      </w:ins>
      <w:ins w:id="148" w:author="Ciarán McInerney" w:date="2020-06-11T10:05:00Z">
        <w:r w:rsidR="00EC26A9">
          <w:rPr>
            <w:rFonts w:cstheme="minorHAnsi"/>
          </w:rPr>
          <w:t xml:space="preserve">normative </w:t>
        </w:r>
      </w:ins>
      <w:ins w:id="149" w:author="Ciarán McInerney" w:date="2020-06-11T10:06:00Z">
        <w:r w:rsidR="00EC26A9">
          <w:rPr>
            <w:rFonts w:cstheme="minorHAnsi"/>
          </w:rPr>
          <w:t xml:space="preserve">idea </w:t>
        </w:r>
      </w:ins>
      <w:ins w:id="150" w:author="Ciarán McInerney" w:date="2020-06-11T10:05:00Z">
        <w:r w:rsidR="00EC26A9">
          <w:rPr>
            <w:rFonts w:cstheme="minorHAnsi"/>
          </w:rPr>
          <w:t xml:space="preserve">of </w:t>
        </w:r>
      </w:ins>
      <w:ins w:id="151" w:author="Ciarán McInerney" w:date="2020-06-11T10:04:00Z">
        <w:r w:rsidR="00EC26A9">
          <w:rPr>
            <w:rFonts w:cstheme="minorHAnsi"/>
          </w:rPr>
          <w:t xml:space="preserve">planned </w:t>
        </w:r>
      </w:ins>
      <w:ins w:id="152" w:author="Ciarán McInerney" w:date="2020-06-11T10:05:00Z">
        <w:r w:rsidR="00EC26A9">
          <w:rPr>
            <w:rFonts w:cstheme="minorHAnsi"/>
          </w:rPr>
          <w:t>actions and outcomes</w:t>
        </w:r>
      </w:ins>
      <w:ins w:id="153" w:author="Ciarán McInerney" w:date="2020-06-11T10:06:00Z">
        <w:r w:rsidR="00EC26A9">
          <w:rPr>
            <w:rFonts w:cstheme="minorHAnsi"/>
          </w:rPr>
          <w:t xml:space="preserve">, instead acknowledging the bounded understanding and </w:t>
        </w:r>
      </w:ins>
      <w:ins w:id="154" w:author="Ciarán McInerney" w:date="2020-06-11T10:07:00Z">
        <w:r w:rsidR="00EC26A9">
          <w:rPr>
            <w:rFonts w:cstheme="minorHAnsi"/>
          </w:rPr>
          <w:t>control</w:t>
        </w:r>
      </w:ins>
      <w:ins w:id="155" w:author="Ciarán McInerney" w:date="2020-06-11T10:08:00Z">
        <w:r w:rsidR="00EC26A9">
          <w:rPr>
            <w:rFonts w:cstheme="minorHAnsi"/>
          </w:rPr>
          <w:t xml:space="preserve"> </w:t>
        </w:r>
      </w:ins>
      <w:ins w:id="156" w:author="Ciarán McInerney" w:date="2020-06-11T10:11:00Z">
        <w:r w:rsidR="00C60DFC">
          <w:rPr>
            <w:rFonts w:cstheme="minorHAnsi"/>
          </w:rPr>
          <w:t xml:space="preserve">that </w:t>
        </w:r>
      </w:ins>
      <w:ins w:id="157" w:author="Ciarán McInerney" w:date="2020-06-11T10:08:00Z">
        <w:r w:rsidR="00EC26A9">
          <w:rPr>
            <w:rFonts w:cstheme="minorHAnsi"/>
          </w:rPr>
          <w:t xml:space="preserve">actors </w:t>
        </w:r>
      </w:ins>
      <w:ins w:id="158" w:author="Ciarán McInerney" w:date="2020-06-11T11:06:00Z">
        <w:r w:rsidR="006B300B">
          <w:rPr>
            <w:rFonts w:cstheme="minorHAnsi"/>
          </w:rPr>
          <w:t xml:space="preserve">actually </w:t>
        </w:r>
      </w:ins>
      <w:ins w:id="159" w:author="Ciarán McInerney" w:date="2020-06-11T10:08:00Z">
        <w:r w:rsidR="00EC26A9">
          <w:rPr>
            <w:rFonts w:cstheme="minorHAnsi"/>
          </w:rPr>
          <w:t xml:space="preserve">have. </w:t>
        </w:r>
      </w:ins>
      <w:del w:id="160" w:author="Ciarán McInerney" w:date="2020-06-11T10:02:00Z">
        <w:r w:rsidR="00322A06" w:rsidRPr="00484E71" w:rsidDel="00EC26A9">
          <w:rPr>
            <w:rFonts w:cstheme="minorHAnsi"/>
          </w:rPr>
          <w:delText xml:space="preserve"> has the potential to improve patient care but also to threaten patient safety in unintended and emergent ways</w:delText>
        </w:r>
        <w:r w:rsidR="007A4AE6" w:rsidRPr="00484E71" w:rsidDel="00EC26A9">
          <w:rPr>
            <w:rFonts w:cstheme="minorHAnsi"/>
          </w:rPr>
          <w:delText xml:space="preserve"> </w:delText>
        </w:r>
        <w:commentRangeStart w:id="161"/>
        <w:commentRangeStart w:id="162"/>
        <w:r w:rsidR="007A4AE6" w:rsidRPr="00484E71" w:rsidDel="00EC26A9">
          <w:rPr>
            <w:rFonts w:cstheme="minorHAnsi"/>
          </w:rPr>
          <w:fldChar w:fldCharType="begin" w:fldLock="1"/>
        </w:r>
        <w:r w:rsidR="00B80719" w:rsidRPr="00484E71" w:rsidDel="00EC26A9">
          <w:rPr>
            <w:rFonts w:cstheme="minorHAnsi"/>
          </w:rPr>
          <w:del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delInstrText>
        </w:r>
        <w:r w:rsidR="007A4AE6" w:rsidRPr="00484E71" w:rsidDel="00EC26A9">
          <w:rPr>
            <w:rFonts w:cstheme="minorHAnsi"/>
          </w:rPr>
          <w:fldChar w:fldCharType="separate"/>
        </w:r>
        <w:r w:rsidR="007A4AE6" w:rsidRPr="00484E71" w:rsidDel="00EC26A9">
          <w:rPr>
            <w:rFonts w:cstheme="minorHAnsi"/>
            <w:noProof/>
          </w:rPr>
          <w:delText>(Heeks, 2006)</w:delText>
        </w:r>
        <w:r w:rsidR="007A4AE6" w:rsidRPr="00484E71" w:rsidDel="00EC26A9">
          <w:rPr>
            <w:rFonts w:cstheme="minorHAnsi"/>
          </w:rPr>
          <w:fldChar w:fldCharType="end"/>
        </w:r>
      </w:del>
      <w:commentRangeEnd w:id="161"/>
      <w:r w:rsidR="000C663C">
        <w:rPr>
          <w:rStyle w:val="CommentReference"/>
        </w:rPr>
        <w:commentReference w:id="161"/>
      </w:r>
      <w:commentRangeEnd w:id="162"/>
      <w:r w:rsidR="00EC26A9">
        <w:rPr>
          <w:rStyle w:val="CommentReference"/>
        </w:rPr>
        <w:commentReference w:id="162"/>
      </w:r>
      <w:r w:rsidR="00322A06" w:rsidRPr="00484E71">
        <w:rPr>
          <w:rFonts w:cstheme="minorHAnsi"/>
        </w:rPr>
        <w:t xml:space="preserve">. </w:t>
      </w:r>
      <w:commentRangeStart w:id="163"/>
      <w:commentRangeStart w:id="164"/>
      <w:r w:rsidR="00322A06" w:rsidRPr="00484E71">
        <w:rPr>
          <w:rFonts w:cstheme="minorHAnsi"/>
        </w:rPr>
        <w:t>It is for this reason that</w:t>
      </w:r>
      <w:r w:rsidR="00322A06">
        <w:t xml:space="preserve"> standards and regulations for medical device</w:t>
      </w:r>
      <w:r w:rsidR="007A4AE6">
        <w:t xml:space="preserve">s </w:t>
      </w:r>
      <w:r w:rsidR="0022366B">
        <w:t xml:space="preserve">now </w:t>
      </w:r>
      <w:r w:rsidR="007A4AE6">
        <w:t xml:space="preserve">recognise the need for a systems perspective and </w:t>
      </w:r>
      <w:r w:rsidR="00322A06">
        <w:t xml:space="preserve">consider system configurations and processes for device integration </w:t>
      </w:r>
      <w:r w:rsidR="007A4AE6">
        <w:fldChar w:fldCharType="begin" w:fldLock="1"/>
      </w:r>
      <w:r w:rsidR="00351A05">
        <w: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id":"ITEM-2","itemData":{"author":[{"dropping-particle":"","family":"IEC","given":"","non-dropping-particle":"","parse-names":false,"suffix":""}],"id":"ITEM-2","issued":{"date-parts":[["2006"]]},"publisher":"International Electrotechnical Commission","publisher-place":"Geneva","title":"International Electrotechnical Commission 62304:2006. Medical device software–Software life-cycle processes","type":"article"},"uris":["http://www.mendeley.com/documents/?uuid=5a7cc62c-acf4-4046-b490-47a74e56e7ba"]},{"id":"ITEM-3","itemData":{"author":[{"dropping-particle":"","family":"IEC","given":"","non-dropping-particle":"","parse-names":false,"suffix":""}],"id":"ITEM-3","issued":{"date-parts":[["2009"]]},"publisher":"International Electrotechnical Commission","publisher-place":"Geneva","title":"International Electrotechnical Commission PD IEC/TR 80002:2009. Medical device software.","type":"article"},"uris":["http://www.mendeley.com/documents/?uuid=6e68e4ad-b1cd-4bff-877a-bbf663fa7d29"]},{"id":"ITEM-4","itemData":{"DOI":"10.1177/1460458211432587","ISSN":"14604582","abstract":"In an effort to improve patient safety and reduce adverse events, there has been a rapid growth in the utilisation of health information technology (HIT). However, little work has examined the safety of the HIT systems themselves, the methods used in their development or the potential errors they may introduce into existing systems. This article introduces the conventional safety-related systems development standard IEC 61508 to the medical domain. It is proposed that the techniques used in conventional safety-related systems development should be utilised by regulation bodies, healthcare organisations and HIT developers to provide an assurance of safety for HIT systems. In adopting the IEC 61508 methodology for HIT development and integration, inherent problems in the new systems can be identified and corrected during their development. Also, IEC 61508 should be used to develop a healthcare-specific standard to allow stakeholders to provide an assurance of a system's safety. © The Author(s) 2012.","author":[{"dropping-particle":"","family":"Chadwick","given":"Liam","non-dropping-particle":"","parse-names":false,"suffix":""},{"dropping-particle":"","family":"Fallon","given":"Enda F.","non-dropping-particle":"","parse-names":false,"suffix":""},{"dropping-particle":"","family":"Putten","given":"Wil J.","non-dropping-particle":"Van Der","parse-names":false,"suffix":""},{"dropping-particle":"","family":"Kirrane","given":"Frank","non-dropping-particle":"","parse-names":false,"suffix":""}],"container-title":"Health Informatics Journal","id":"ITEM-4","issue":"1","issued":{"date-parts":[["2012"]]},"page":"36-49","title":"Functional safety of health information technology","type":"article-journal","volume":"18"},"uris":["http://www.mendeley.com/documents/?uuid=9eb62e2d-ca15-4396-bd41-54d7a04db78d"]}],"mendeley":{"formattedCitation":"(IEC, 2006, 2009, 2011; Chadwick &lt;i&gt;et al.&lt;/i&gt;, 2012)","manualFormatting":"(e.g. IEC, 2006, 2009, 2011; see Chadwick et al., 2012 for discussion)","plainTextFormattedCitation":"(IEC, 2006, 2009, 2011; Chadwick et al., 2012)","previouslyFormattedCitation":"(IEC 2011, 2006, 2009; Chadwick et al. 2012)"},"properties":{"noteIndex":0},"schema":"https://github.com/citation-style-language/schema/raw/master/csl-citation.json"}</w:instrText>
      </w:r>
      <w:r w:rsidR="007A4AE6">
        <w:fldChar w:fldCharType="separate"/>
      </w:r>
      <w:r w:rsidR="00B80719">
        <w:rPr>
          <w:noProof/>
        </w:rPr>
        <w:t xml:space="preserve">(e.g. </w:t>
      </w:r>
      <w:r w:rsidR="00B80719" w:rsidRPr="00B80719">
        <w:rPr>
          <w:noProof/>
        </w:rPr>
        <w:t>IEC, 2006, 2009, 2011</w:t>
      </w:r>
      <w:r w:rsidR="00B80719">
        <w:rPr>
          <w:noProof/>
        </w:rPr>
        <w:t>; see Chadwick et al., 2012 for discussion</w:t>
      </w:r>
      <w:r w:rsidR="00B80719" w:rsidRPr="00B80719">
        <w:rPr>
          <w:noProof/>
        </w:rPr>
        <w:t>)</w:t>
      </w:r>
      <w:r w:rsidR="007A4AE6">
        <w:fldChar w:fldCharType="end"/>
      </w:r>
      <w:r w:rsidR="007A4AE6">
        <w:t>.</w:t>
      </w:r>
      <w:r w:rsidR="000C78E4">
        <w:t xml:space="preserve"> </w:t>
      </w:r>
      <w:r w:rsidR="000C78E4">
        <w:fldChar w:fldCharType="begin" w:fldLock="1"/>
      </w:r>
      <w:r w:rsidR="00351A05">
        <w:instrText>ADDIN CSL_CITATION {"citationItems":[{"id":"ITEM-1","itemData":{"DOI":"10.1109/COMST.2019.2914094","ISSN":"1553877X","abstract":"Over the last few years, healthcare administrations have been digitizing their provision of care that led to an increased number of networked medical devices and medical telemetry. Due to such digitization, medical devices have made phenomenal strides in the course of the last half-century. These networked medical devices have enhanced the quality and accessibility of health treatments by achieving pervasive healthcare vision. Moreover, these devices have transformed the canvas of medical treatments and improved the lives of the masses. Such innovation, as a result, assisted in paving the way for reliable healthcare facilities through the introduction of new areas of therapeutic and diagnostic treatments. Medical devices, nowadays, are portable, networked, and capable enough to facilitate human lives. The refined quality and variety of these devices put forward a promising future. However, on the other hand, the healthcare sector is experiencing the greatest amount of security breaches due to the presence of security flaws in medical devices. As these devices are no longer standalone systems and are network-connected, the attack surface has increased profoundly. Actually, devices in practice were designed, developed, and disseminated long ago. Therefore, they were not developed from the ground up with security as a vital design constraint. The flaws present in these devices have acquired the consideration of researchers from both industry and academia. In this paper, we studied security vulnerabilities present in state-of-the-art medical devices by studying security tests and the attacks demonstrated by the researchers on more than a hundred devices. Finally, some state-of-the-art solutions and countermeasures along with applicable regulations in literature were also studied and analyzed. Since these devices are life-critical and can even cause the death of a patient, therefore, this survey is significant as it can assist researchers to get an overview of loopholes present in medical devices and existing countermeasures. We concluded this survey paper with some open research areas that should be properly considered in order to secure these life-critical medical devices.","author":[{"dropping-particle":"","family":"Yaqoob","given":"Tehreem","non-dropping-particle":"","parse-names":false,"suffix":""},{"dropping-particle":"","family":"Abbas","given":"Haider","non-dropping-particle":"","parse-names":false,"suffix":""},{"dropping-particle":"","family":"Atiquzzaman","given":"Mohammed","non-dropping-particle":"","parse-names":false,"suffix":""}],"container-title":"IEEE Communications Surveys and Tutorials","id":"ITEM-1","issue":"4","issued":{"date-parts":[["2019"]]},"page":"3723-3768","title":"Security Vulnerabilities, Attacks, Countermeasures, and Regulations of Networked Medical Devices-A Review","type":"article-journal","volume":"21"},"uris":["http://www.mendeley.com/documents/?uuid=f5553b4b-06dc-496b-bfb6-6c06cfae5af6"]}],"mendeley":{"formattedCitation":"(Yaqoob, Abbas and Atiquzzaman, 2019)","manualFormatting":"Yaqoob et al. (2019)","plainTextFormattedCitation":"(Yaqoob, Abbas and Atiquzzaman, 2019)","previouslyFormattedCitation":"(Yaqoob, Abbas, and Atiquzzaman 2019)"},"properties":{"noteIndex":0},"schema":"https://github.com/citation-style-language/schema/raw/master/csl-citation.json"}</w:instrText>
      </w:r>
      <w:r w:rsidR="000C78E4">
        <w:fldChar w:fldCharType="separate"/>
      </w:r>
      <w:r w:rsidR="000C78E4" w:rsidRPr="00E971A6">
        <w:rPr>
          <w:noProof/>
        </w:rPr>
        <w:t xml:space="preserve">Yaqoob et al. </w:t>
      </w:r>
      <w:r w:rsidR="000C78E4">
        <w:rPr>
          <w:noProof/>
        </w:rPr>
        <w:t>(</w:t>
      </w:r>
      <w:r w:rsidR="000C78E4" w:rsidRPr="00E971A6">
        <w:rPr>
          <w:noProof/>
        </w:rPr>
        <w:t>2019)</w:t>
      </w:r>
      <w:r w:rsidR="000C78E4">
        <w:fldChar w:fldCharType="end"/>
      </w:r>
      <w:r w:rsidR="000C78E4">
        <w:t xml:space="preserve"> provide a lengthy report on the security and regulatory vulnerabilities associated with networked medical devices, while </w:t>
      </w:r>
      <w:r w:rsidR="000C78E4">
        <w:fldChar w:fldCharType="begin" w:fldLock="1"/>
      </w:r>
      <w:r w:rsidR="00351A05">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nd Grieve, 2016)","manualFormatting":"Benson and Grieve (2016)","plainTextFormattedCitation":"(Benson and Grieve, 2016)","previouslyFormattedCitation":"(Benson and Grieve 2016)"},"properties":{"noteIndex":0},"schema":"https://github.com/citation-style-language/schema/raw/master/csl-citation.json"}</w:instrText>
      </w:r>
      <w:r w:rsidR="000C78E4">
        <w:fldChar w:fldCharType="separate"/>
      </w:r>
      <w:r w:rsidR="000C78E4">
        <w:rPr>
          <w:noProof/>
        </w:rPr>
        <w:t>Benson and Grieve (</w:t>
      </w:r>
      <w:r w:rsidR="000C78E4" w:rsidRPr="000C78E4">
        <w:rPr>
          <w:noProof/>
        </w:rPr>
        <w:t>2016)</w:t>
      </w:r>
      <w:r w:rsidR="000C78E4">
        <w:fldChar w:fldCharType="end"/>
      </w:r>
      <w:r w:rsidR="000C78E4">
        <w:t xml:space="preserve"> provide a thorough discussion of the principles of health interoperability.</w:t>
      </w:r>
      <w:commentRangeEnd w:id="163"/>
      <w:r w:rsidR="000C663C">
        <w:rPr>
          <w:rStyle w:val="CommentReference"/>
        </w:rPr>
        <w:commentReference w:id="163"/>
      </w:r>
      <w:commentRangeEnd w:id="164"/>
      <w:r w:rsidR="0093483F">
        <w:rPr>
          <w:rStyle w:val="CommentReference"/>
        </w:rPr>
        <w:commentReference w:id="164"/>
      </w:r>
    </w:p>
    <w:p w14:paraId="3BB0EAC7" w14:textId="1CF33FFD" w:rsidR="0032493D" w:rsidRDefault="006B300B" w:rsidP="0032493D">
      <w:pPr>
        <w:rPr>
          <w:color w:val="4472C4" w:themeColor="accent5"/>
        </w:rPr>
      </w:pPr>
      <w:ins w:id="165" w:author="Ciarán McInerney" w:date="2020-06-11T11:07:00Z">
        <w:r>
          <w:t xml:space="preserve">There is a need for rigorous study of the relationship between HISs and patient safety, i.e. a Safety Informatics. </w:t>
        </w:r>
      </w:ins>
      <w:del w:id="166" w:author="Ciarán McInerney" w:date="2020-06-11T11:07:00Z">
        <w:r w:rsidR="00484E71" w:rsidDel="006B300B">
          <w:delText>Other c</w:delText>
        </w:r>
      </w:del>
      <w:ins w:id="167" w:author="Ciarán McInerney" w:date="2020-06-11T11:07:00Z">
        <w:r>
          <w:t>C</w:t>
        </w:r>
      </w:ins>
      <w:r w:rsidR="00484E71">
        <w:t xml:space="preserve">hallenges posed by </w:t>
      </w:r>
      <w:r w:rsidR="00D10464">
        <w:t xml:space="preserve">an increasingly-complex </w:t>
      </w:r>
      <w:r w:rsidR="00CB1C67">
        <w:t>HIS</w:t>
      </w:r>
      <w:r w:rsidR="00D10464">
        <w:t xml:space="preserve"> </w:t>
      </w:r>
      <w:r w:rsidR="00484E71" w:rsidRPr="0032493D">
        <w:t>include</w:t>
      </w:r>
      <w:r w:rsidR="004E5CE1">
        <w:t>:</w:t>
      </w:r>
      <w:r w:rsidR="00484E71" w:rsidRPr="0032493D">
        <w:t xml:space="preserve"> </w:t>
      </w:r>
      <w:r w:rsidR="00D10464">
        <w:t xml:space="preserve">innovations </w:t>
      </w:r>
      <w:r w:rsidR="00484E71" w:rsidRPr="0032493D">
        <w:t xml:space="preserve">that are not likely to be equally affordable nor available for all </w:t>
      </w:r>
      <w:r w:rsidR="00484E71" w:rsidRPr="0032493D">
        <w:fldChar w:fldCharType="begin" w:fldLock="1"/>
      </w:r>
      <w:r w:rsidR="00351A05">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McAuley, 2014; Robinson &lt;i&gt;et al.&lt;/i&gt;, 2015; Lupton, 2017; Banerjee, 2019)","plainTextFormattedCitation":"(McAuley, 2014; Robinson et al., 2015; Lupton, 2017; Banerjee, 2019)","previouslyFormattedCitation":"(Lupton 2017; Robinson et al. 2015; McAuley 2014; Banerjee 2019)"},"properties":{"noteIndex":0},"schema":"https://github.com/citation-style-language/schema/raw/master/csl-citation.json"}</w:instrText>
      </w:r>
      <w:r w:rsidR="00484E71" w:rsidRPr="0032493D">
        <w:fldChar w:fldCharType="separate"/>
      </w:r>
      <w:r w:rsidR="00351A05" w:rsidRPr="00351A05">
        <w:rPr>
          <w:noProof/>
        </w:rPr>
        <w:t xml:space="preserve">(McAuley, 2014; Robinson </w:t>
      </w:r>
      <w:r w:rsidR="00351A05" w:rsidRPr="00351A05">
        <w:rPr>
          <w:i/>
          <w:noProof/>
        </w:rPr>
        <w:t>et al.</w:t>
      </w:r>
      <w:r w:rsidR="00351A05" w:rsidRPr="00351A05">
        <w:rPr>
          <w:noProof/>
        </w:rPr>
        <w:t>, 2015; Lupton, 2017; Banerjee, 2019)</w:t>
      </w:r>
      <w:r w:rsidR="00484E71" w:rsidRPr="0032493D">
        <w:fldChar w:fldCharType="end"/>
      </w:r>
      <w:r w:rsidR="00484E71" w:rsidRPr="0032493D">
        <w:t xml:space="preserve">; </w:t>
      </w:r>
      <w:r w:rsidR="0032493D" w:rsidRPr="0032493D">
        <w:t xml:space="preserve">the transient relevance of algorithms and models </w:t>
      </w:r>
      <w:r w:rsidR="0032493D" w:rsidRPr="0032493D">
        <w:fldChar w:fldCharType="begin" w:fldLock="1"/>
      </w:r>
      <w:r w:rsidR="00351A05">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et al. 2018)"},"properties":{"noteIndex":0},"schema":"https://github.com/citation-style-language/schema/raw/master/csl-citation.json"}</w:instrText>
      </w:r>
      <w:r w:rsidR="0032493D" w:rsidRPr="0032493D">
        <w:fldChar w:fldCharType="separate"/>
      </w:r>
      <w:r w:rsidR="00351A05" w:rsidRPr="00351A05">
        <w:rPr>
          <w:noProof/>
        </w:rPr>
        <w:t xml:space="preserve">(Jenkins </w:t>
      </w:r>
      <w:r w:rsidR="00351A05" w:rsidRPr="00351A05">
        <w:rPr>
          <w:i/>
          <w:noProof/>
        </w:rPr>
        <w:t>et al.</w:t>
      </w:r>
      <w:r w:rsidR="00351A05" w:rsidRPr="00351A05">
        <w:rPr>
          <w:noProof/>
        </w:rPr>
        <w:t>,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351A05">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51A05" w:rsidRPr="00351A05">
        <w:rPr>
          <w:noProof/>
        </w:rPr>
        <w:t>(Leveson, 1986)</w:t>
      </w:r>
      <w:r w:rsidR="0032493D" w:rsidRPr="0032493D">
        <w:fldChar w:fldCharType="end"/>
      </w:r>
      <w:r w:rsidR="00D10464">
        <w:t xml:space="preserve">; and societal challenges like an aging population </w:t>
      </w:r>
      <w:r w:rsidR="00D10464">
        <w:fldChar w:fldCharType="begin" w:fldLock="1"/>
      </w:r>
      <w:r w:rsidR="00351A05">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Boi and Petermans, 2018)","plainTextFormattedCitation":"(Pilotto, Boi and Petermans, 2018)","previouslyFormattedCitation":"(Pilotto, Boi, and Petermans 2018)"},"properties":{"noteIndex":0},"schema":"https://github.com/citation-style-language/schema/raw/master/csl-citation.json"}</w:instrText>
      </w:r>
      <w:r w:rsidR="00D10464">
        <w:fldChar w:fldCharType="separate"/>
      </w:r>
      <w:r w:rsidR="00351A05" w:rsidRPr="00351A05">
        <w:rPr>
          <w:noProof/>
        </w:rPr>
        <w:t>(Pilotto, Boi and Petermans, 2018)</w:t>
      </w:r>
      <w:r w:rsidR="00D10464">
        <w:fldChar w:fldCharType="end"/>
      </w:r>
      <w:r w:rsidR="00427C91">
        <w:t>,</w:t>
      </w:r>
      <w:r w:rsidR="000D3D43">
        <w:t xml:space="preserve"> and legal and political jurisdiction </w:t>
      </w:r>
      <w:r w:rsidR="000D3D43">
        <w:fldChar w:fldCharType="begin" w:fldLock="1"/>
      </w:r>
      <w:r w:rsidR="00351A05">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lt;i&gt;et al.&lt;/i&gt;, 2011)","plainTextFormattedCitation":"(Wismar et al., 2011)","previouslyFormattedCitation":"(Wismar et al. 2011)"},"properties":{"noteIndex":0},"schema":"https://github.com/citation-style-language/schema/raw/master/csl-citation.json"}</w:instrText>
      </w:r>
      <w:r w:rsidR="000D3D43">
        <w:fldChar w:fldCharType="separate"/>
      </w:r>
      <w:r w:rsidR="00351A05" w:rsidRPr="00351A05">
        <w:rPr>
          <w:noProof/>
        </w:rPr>
        <w:t xml:space="preserve">(Wismar </w:t>
      </w:r>
      <w:r w:rsidR="00351A05" w:rsidRPr="00351A05">
        <w:rPr>
          <w:i/>
          <w:noProof/>
        </w:rPr>
        <w:t>et al.</w:t>
      </w:r>
      <w:r w:rsidR="00351A05" w:rsidRPr="00351A05">
        <w:rPr>
          <w:noProof/>
        </w:rPr>
        <w:t>, 2011)</w:t>
      </w:r>
      <w:r w:rsidR="000D3D43">
        <w:fldChar w:fldCharType="end"/>
      </w:r>
      <w:r w:rsidR="000D3D43">
        <w:t>.</w:t>
      </w:r>
      <w:r w:rsidR="00427C91">
        <w:t xml:space="preserve"> Each of these challenges </w:t>
      </w:r>
      <w:del w:id="168" w:author="Ciarán McInerney" w:date="2020-06-11T11:08:00Z">
        <w:r w:rsidR="00AC2027" w:rsidDel="006B300B">
          <w:delText>include</w:delText>
        </w:r>
        <w:r w:rsidR="00427C91" w:rsidDel="006B300B">
          <w:delText xml:space="preserve"> </w:delText>
        </w:r>
      </w:del>
      <w:ins w:id="169" w:author="Ciarán McInerney" w:date="2020-06-11T11:09:00Z">
        <w:r>
          <w:t>are associated with</w:t>
        </w:r>
      </w:ins>
      <w:ins w:id="170" w:author="Ciarán McInerney" w:date="2020-06-11T11:08:00Z">
        <w:r>
          <w:t xml:space="preserve"> </w:t>
        </w:r>
      </w:ins>
      <w:del w:id="171" w:author="Ciarán McInerney" w:date="2020-06-11T11:08:00Z">
        <w:r w:rsidR="004E5CE1" w:rsidDel="006B300B">
          <w:delText xml:space="preserve">some </w:delText>
        </w:r>
        <w:r w:rsidR="00427C91" w:rsidDel="006B300B">
          <w:delText>un</w:delText>
        </w:r>
      </w:del>
      <w:r w:rsidR="00427C91">
        <w:t xml:space="preserve">known </w:t>
      </w:r>
      <w:ins w:id="172" w:author="Ciarán McInerney" w:date="2020-06-11T11:08:00Z">
        <w:r>
          <w:t xml:space="preserve">and unknown </w:t>
        </w:r>
      </w:ins>
      <w:r w:rsidR="00427C91">
        <w:t xml:space="preserve">implications for patient safety, which </w:t>
      </w:r>
      <w:ins w:id="173" w:author="Ciarán McInerney" w:date="2020-06-11T11:10:00Z">
        <w:r>
          <w:t>need to be addressed for responsible provision of healthcare.</w:t>
        </w:r>
      </w:ins>
      <w:del w:id="174" w:author="Ciarán McInerney" w:date="2020-06-11T11:08:00Z">
        <w:r w:rsidR="00427C91" w:rsidDel="006B300B">
          <w:delText xml:space="preserve">is </w:delText>
        </w:r>
        <w:commentRangeStart w:id="175"/>
        <w:commentRangeStart w:id="176"/>
        <w:r w:rsidR="00427C91" w:rsidDel="006B300B">
          <w:delText>why</w:delText>
        </w:r>
      </w:del>
      <w:del w:id="177" w:author="Ciarán McInerney" w:date="2020-06-11T11:07:00Z">
        <w:r w:rsidR="00427C91" w:rsidDel="006B300B">
          <w:delText xml:space="preserve"> there is a need for rigorous study of the relationship between </w:delText>
        </w:r>
        <w:r w:rsidR="00CB1C67" w:rsidDel="006B300B">
          <w:delText>HIS</w:delText>
        </w:r>
        <w:r w:rsidR="00427C91" w:rsidDel="006B300B">
          <w:delText>s and patient safety</w:delText>
        </w:r>
        <w:r w:rsidR="00AC2027" w:rsidDel="006B300B">
          <w:delText>, i.e.</w:delText>
        </w:r>
        <w:r w:rsidR="00427C91" w:rsidDel="006B300B">
          <w:delText xml:space="preserve"> a </w:delText>
        </w:r>
        <w:r w:rsidR="00AC2027" w:rsidDel="006B300B">
          <w:delText>S</w:delText>
        </w:r>
        <w:r w:rsidR="00427C91" w:rsidDel="006B300B">
          <w:delText xml:space="preserve">afety </w:delText>
        </w:r>
        <w:r w:rsidR="00AC2027" w:rsidDel="006B300B">
          <w:delText>I</w:delText>
        </w:r>
        <w:r w:rsidR="00427C91" w:rsidDel="006B300B">
          <w:delText>nformatics</w:delText>
        </w:r>
      </w:del>
      <w:del w:id="178" w:author="Ciarán McInerney" w:date="2020-06-11T11:08:00Z">
        <w:r w:rsidR="00427C91" w:rsidDel="006B300B">
          <w:delText>.</w:delText>
        </w:r>
        <w:commentRangeEnd w:id="175"/>
        <w:r w:rsidR="000C663C" w:rsidDel="006B300B">
          <w:rPr>
            <w:rStyle w:val="CommentReference"/>
          </w:rPr>
          <w:commentReference w:id="175"/>
        </w:r>
      </w:del>
      <w:commentRangeEnd w:id="176"/>
      <w:r>
        <w:rPr>
          <w:rStyle w:val="CommentReference"/>
        </w:rPr>
        <w:commentReference w:id="176"/>
      </w:r>
    </w:p>
    <w:p w14:paraId="3824A9E3" w14:textId="1049EC9C" w:rsidR="005843D6" w:rsidRDefault="005843D6" w:rsidP="0060263F"/>
    <w:p w14:paraId="45C8FACF" w14:textId="5B8FF7D4" w:rsidR="00AB3439" w:rsidRDefault="00D77B4B" w:rsidP="00D77B4B">
      <w:pPr>
        <w:pStyle w:val="Heading2"/>
      </w:pPr>
      <w:r>
        <w:t>Safety Informatics</w:t>
      </w:r>
    </w:p>
    <w:p w14:paraId="6E8AD147" w14:textId="0665DAAA" w:rsidR="002B4E34" w:rsidDel="00906431" w:rsidRDefault="002B4E34" w:rsidP="00E377E5">
      <w:pPr>
        <w:rPr>
          <w:del w:id="179" w:author="Ciarán McInerney" w:date="2020-06-11T11:11:00Z"/>
        </w:rPr>
      </w:pPr>
      <w:commentRangeStart w:id="180"/>
      <w:del w:id="181" w:author="Ciarán McInerney" w:date="2020-06-11T11:11:00Z">
        <w:r w:rsidDel="00906431">
          <w:delText xml:space="preserve">Karl Steinbuch is said to have coined the term </w:delText>
        </w:r>
        <w:commentRangeStart w:id="182"/>
        <w:commentRangeStart w:id="183"/>
        <w:r w:rsidDel="00906431">
          <w:rPr>
            <w:i/>
          </w:rPr>
          <w:delText>informatik</w:delText>
        </w:r>
        <w:r w:rsidR="005646F8" w:rsidDel="00906431">
          <w:delText xml:space="preserve"> </w:delText>
        </w:r>
        <w:commentRangeEnd w:id="182"/>
        <w:r w:rsidR="008077C5" w:rsidDel="00906431">
          <w:rPr>
            <w:rStyle w:val="CommentReference"/>
          </w:rPr>
          <w:commentReference w:id="182"/>
        </w:r>
      </w:del>
      <w:commentRangeEnd w:id="183"/>
      <w:r w:rsidR="00906431">
        <w:rPr>
          <w:rStyle w:val="CommentReference"/>
        </w:rPr>
        <w:commentReference w:id="183"/>
      </w:r>
      <w:del w:id="184" w:author="Ciarán McInerney" w:date="2020-06-11T11:11:00Z">
        <w:r w:rsidR="004B6407" w:rsidDel="00906431">
          <w:fldChar w:fldCharType="begin" w:fldLock="1"/>
        </w:r>
        <w:r w:rsidR="004B6407" w:rsidDel="00906431">
          <w:delInstrText>ADDIN CSL_CITATION {"citationItems":[{"id":"ITEM-1","itemData":{"author":[{"dropping-particle":"","family":"Steinbuch","given":"Karl","non-dropping-particle":"","parse-names":false,"suffix":""}],"container-title":"SEG-Nachrichten","id":"ITEM-1","issued":{"date-parts":[["1957"]]},"title":"Informatik: Automatische Informationsverarbeitung","type":"article-journal","volume":"4"},"uris":["http://www.mendeley.com/documents/?uuid=3094b5a8-040b-4902-9159-db507ac705e2"]}],"mendeley":{"formattedCitation":"(Steinbuch, 1957)","plainTextFormattedCitation":"(Steinbuch, 1957)","previouslyFormattedCitation":"(Steinbuch, 1957)"},"properties":{"noteIndex":0},"schema":"https://github.com/citation-style-language/schema/raw/master/csl-citation.json"}</w:delInstrText>
        </w:r>
        <w:r w:rsidR="004B6407" w:rsidDel="00906431">
          <w:fldChar w:fldCharType="separate"/>
        </w:r>
        <w:r w:rsidR="004B6407" w:rsidRPr="004B6407" w:rsidDel="00906431">
          <w:rPr>
            <w:noProof/>
          </w:rPr>
          <w:delText>(Steinbuch, 1957)</w:delText>
        </w:r>
        <w:r w:rsidR="004B6407" w:rsidDel="00906431">
          <w:fldChar w:fldCharType="end"/>
        </w:r>
        <w:r w:rsidR="004B6407" w:rsidDel="00906431">
          <w:delText xml:space="preserve"> and it now functions as the German term for ‘computer science’ </w:delText>
        </w:r>
        <w:r w:rsidR="004B6407" w:rsidDel="00906431">
          <w:fldChar w:fldCharType="begin" w:fldLock="1"/>
        </w:r>
        <w:r w:rsidR="00E377E5" w:rsidDel="00906431">
          <w:delInstrText>ADDIN CSL_CITATION {"citationItems":[{"id":"ITEM-1","itemData":{"author":[{"dropping-particle":"","family":"Widrow","given":"Bernard","non-dropping-particle":"","parse-names":false,"suffix":""},{"dropping-particle":"","family":"Hartenstein","given":"Reiner","non-dropping-particle":"","parse-names":false,"suffix":""},{"dropping-particle":"","family":"Hecht-Nielsen","given":"Robert","non-dropping-particle":"","parse-names":false,"suffix":""}],"container-title":"IEEE Computational Intelligence Society","id":"ITEM-1","issued":{"date-parts":[["2005"]]},"title":"Eulogy: Karl Steinbuch 1917-2005","type":"article-journal","volume":"5"},"uris":["http://www.mendeley.com/documents/?uuid=68654778-e194-4e46-9329-3b4ccdc7c849"]}],"mendeley":{"formattedCitation":"(Widrow et al., 2005)","plainTextFormattedCitation":"(Widrow et al., 2005)","previouslyFormattedCitation":"(Widrow et al., 2005)"},"properties":{"noteIndex":0},"schema":"https://github.com/citation-style-language/schema/raw/master/csl-citation.json"}</w:delInstrText>
        </w:r>
        <w:r w:rsidR="004B6407" w:rsidDel="00906431">
          <w:fldChar w:fldCharType="separate"/>
        </w:r>
        <w:r w:rsidR="004B6407" w:rsidRPr="004B6407" w:rsidDel="00906431">
          <w:rPr>
            <w:noProof/>
          </w:rPr>
          <w:delText>(Widrow et al., 2005)</w:delText>
        </w:r>
        <w:r w:rsidR="004B6407" w:rsidDel="00906431">
          <w:fldChar w:fldCharType="end"/>
        </w:r>
        <w:r w:rsidR="004B6407" w:rsidDel="00906431">
          <w:delText xml:space="preserve">. The anglicised term </w:delText>
        </w:r>
        <w:r w:rsidR="004B6407" w:rsidDel="00906431">
          <w:rPr>
            <w:i/>
          </w:rPr>
          <w:delText>informatics</w:delText>
        </w:r>
        <w:r w:rsidR="004B6407" w:rsidDel="00906431">
          <w:delText xml:space="preserve"> has come to </w:delText>
        </w:r>
        <w:r w:rsidR="00A85774" w:rsidDel="00906431">
          <w:delText>refer to interdisciplinary study of information and its environment</w:delText>
        </w:r>
        <w:r w:rsidR="00A85774" w:rsidDel="00906431">
          <w:rPr>
            <w:i/>
          </w:rPr>
          <w:delText>;</w:delText>
        </w:r>
        <w:r w:rsidR="00A85774" w:rsidDel="00906431">
          <w:delText xml:space="preserve"> how it is represented, stored,</w:delText>
        </w:r>
        <w:r w:rsidR="00A85774" w:rsidRPr="00A85774" w:rsidDel="00906431">
          <w:delText xml:space="preserve"> </w:delText>
        </w:r>
        <w:r w:rsidR="00A85774" w:rsidDel="00906431">
          <w:delText xml:space="preserve">searched and </w:delText>
        </w:r>
        <w:r w:rsidR="00A85774" w:rsidRPr="00A85774" w:rsidDel="00906431">
          <w:delText>suppl</w:delText>
        </w:r>
        <w:r w:rsidR="00A85774" w:rsidDel="00906431">
          <w:delText>ied</w:delText>
        </w:r>
        <w:r w:rsidR="00A85774" w:rsidRPr="00A85774" w:rsidDel="00906431">
          <w:delText xml:space="preserve"> </w:delText>
        </w:r>
        <w:r w:rsidR="00A85774" w:rsidDel="00906431">
          <w:fldChar w:fldCharType="begin" w:fldLock="1"/>
        </w:r>
        <w:r w:rsidR="00E971A6" w:rsidDel="00906431">
          <w:del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id":"ITEM-2","itemData":{"author":[{"dropping-particle":"","family":"Gammack","given":"John","non-dropping-particle":"","parse-names":false,"suffix":""},{"dropping-particle":"","family":"Hobbs","given":"Valarie","non-dropping-particle":"","parse-names":false,"suffix":""},{"dropping-particle":"","family":"Pigott","given":"Diarmuid","non-dropping-particle":"","parse-names":false,"suffix":""}],"id":"ITEM-2","issued":{"date-parts":[["2011"]]},"publisher":"Cengage Learning","title":"The Book of Informatics","type":"book"},"uris":["http://www.mendeley.com/documents/?uuid=cb76bd0b-17ef-472f-a523-8a52531dcd02"]}],"mendeley":{"formattedCitation":"(Gammack et al., 2011; Stock &amp; Stock, 2013)","plainTextFormattedCitation":"(Gammack et al., 2011; Stock &amp; Stock, 2013)","previouslyFormattedCitation":"(Gammack et al., 2011; Stock &amp; Stock, 2013)"},"properties":{"noteIndex":0},"schema":"https://github.com/citation-style-language/schema/raw/master/csl-citation.json"}</w:delInstrText>
        </w:r>
        <w:r w:rsidR="00A85774" w:rsidDel="00906431">
          <w:fldChar w:fldCharType="separate"/>
        </w:r>
        <w:r w:rsidR="00CB61D2" w:rsidRPr="00CB61D2" w:rsidDel="00906431">
          <w:rPr>
            <w:noProof/>
          </w:rPr>
          <w:delText>(Gammack et al., 2011; Stock &amp; Stock, 2013)</w:delText>
        </w:r>
        <w:r w:rsidR="00A85774" w:rsidDel="00906431">
          <w:fldChar w:fldCharType="end"/>
        </w:r>
        <w:r w:rsidR="00A85774" w:rsidDel="00906431">
          <w:delText>. Many subfields of informatics have been demarcate</w:delText>
        </w:r>
        <w:r w:rsidR="00E377E5" w:rsidDel="00906431">
          <w:delText>d with m</w:delText>
        </w:r>
        <w:r w:rsidR="00A85774" w:rsidDel="00906431">
          <w:delText xml:space="preserve">edical informatics </w:delText>
        </w:r>
        <w:r w:rsidR="003F4D89" w:rsidDel="00906431">
          <w:delText>being</w:delText>
        </w:r>
        <w:r w:rsidR="00A85774" w:rsidDel="00906431">
          <w:delText xml:space="preserve"> one of the first </w:delText>
        </w:r>
        <w:r w:rsidR="00E377E5" w:rsidDel="00906431">
          <w:fldChar w:fldCharType="begin" w:fldLock="1"/>
        </w:r>
        <w:r w:rsidR="00E947B2" w:rsidDel="00906431">
          <w:delInstrText>ADDIN CSL_CITATION {"citationItems":[{"id":"ITEM-1","itemData":{"DOI":"10.3414/ME9117","ISSN":"00261270","abstract":"Objectives: To clarify challenges and research topics for informatics in health and to describe new approaches for interdisciplinary collaboration and education. Methods: Research challenges and possible solutions were elaborated by scientists of two universities using an interdisciplinary approach, in a series of meetings over several months. Results and Conclusion: In order to translate scientific results from bench to bedside and further into an evidence-based and efficient health system, intensive collaboration is needed between experts from medicine, biology, informatics, engineering, public health, as well as social and economic sciences. Research challenges can be attributed to four areas: bioinformatics and systems biology, biomedical engineering and informatics, health informatics and individual healthcare, and public health informatics. In order to bridge existing gaps between different disciplines and cultures, we suggest focusing on interdisciplinary education, taking an integrative approach and starting interdisciplinary practice at early stages of education. © 2008 Schattauer GmbH.","author":[{"dropping-particle":"","family":"Kuhn","given":"Klaus A.","non-dropping-particle":"","parse-names":false,"suffix":""},{"dropping-particle":"","family":"Knoll","given":"A.","non-dropping-particle":"","parse-names":false,"suffix":""},{"dropping-particle":"","family":"Mewes","given":"H. W.","non-dropping-particle":"","parse-names":false,"suffix":""},{"dropping-particle":"","family":"Schwaiger","given":"M.","non-dropping-particle":"","parse-names":false,"suffix":""},{"dropping-particle":"","family":"Bode","given":"A.","non-dropping-particle":"","parse-names":false,"suffix":""},{"dropping-particle":"","family":"Broy","given":"M.","non-dropping-particle":"","parse-names":false,"suffix":""},{"dropping-particle":"","family":"Daniel","given":"H.","non-dropping-particle":"","parse-names":false,"suffix":""},{"dropping-particle":"","family":"Feussner","given":"H.","non-dropping-particle":"","parse-names":false,"suffix":""},{"dropping-particle":"","family":"Gradinger","given":"R.","non-dropping-particle":"","parse-names":false,"suffix":""},{"dropping-particle":"","family":"Hauner","given":"H.","non-dropping-particle":"","parse-names":false,"suffix":""},{"dropping-particle":"","family":"Höfler","given":"H.","non-dropping-particle":"","parse-names":false,"suffix":""},{"dropping-particle":"","family":"Holzmann","given":"B.","non-dropping-particle":"","parse-names":false,"suffix":""},{"dropping-particle":"","family":"Horsch","given":"A.","non-dropping-particle":"","parse-names":false,"suffix":""},{"dropping-particle":"","family":"Kemper","given":"A.","non-dropping-particle":"","parse-names":false,"suffix":""},{"dropping-particle":"","family":"Krcmar","given":"H.","non-dropping-particle":"","parse-names":false,"suffix":""},{"dropping-particle":"","family":"Kochs","given":"E. F.","non-dropping-particle":"","parse-names":false,"suffix":""},{"dropping-particle":"","family":"Lange","given":"R.","non-dropping-particle":"","parse-names":false,"suffix":""},{"dropping-particle":"","family":"Leidl","given":"R.","non-dropping-particle":"","parse-names":false,"suffix":""},{"dropping-particle":"","family":"Mansmann","given":"U.","non-dropping-particle":"","parse-names":false,"suffix":""},{"dropping-particle":"","family":"Mayr","given":"E. W.","non-dropping-particle":"","parse-names":false,"suffix":""},{"dropping-particle":"","family":"Meitinger","given":"T.","non-dropping-particle":"","parse-names":false,"suffix":""},{"dropping-particle":"","family":"Molls","given":"M.","non-dropping-particle":"","parse-names":false,"suffix":""},{"dropping-particle":"","family":"Navab","given":"N.","non-dropping-particle":"","parse-names":false,"suffix":""},{"dropping-particle":"","family":"Nüsslin","given":"F.","non-dropping-particle":"","parse-names":false,"suffix":""},{"dropping-particle":"","family":"Peschel","given":"C.","non-dropping-particle":"","parse-names":false,"suffix":""},{"dropping-particle":"","family":"Reiser","given":"M.","non-dropping-particle":"","parse-names":false,"suffix":""},{"dropping-particle":"","family":"Ring","given":"J.","non-dropping-particle":"","parse-names":false,"suffix":""},{"dropping-particle":"","family":"Rummeny","given":"E. J.","non-dropping-particle":"","parse-names":false,"suffix":""},{"dropping-particle":"","family":"Schlichter","given":"J.","non-dropping-particle":"","parse-names":false,"suffix":""},{"dropping-particle":"","family":"Schmid","given":"R.","non-dropping-particle":"","parse-names":false,"suffix":""},{"dropping-particle":"","family":"Wichmann","given":"H. E.","non-dropping-particle":"","parse-names":false,"suffix":""},{"dropping-particle":"","family":"Ziegler","given":"S.","non-dropping-particle":"","parse-names":false,"suffix":""}],"container-title":"Methods of Information in Medicine","id":"ITEM-1","issue":"4","issued":{"date-parts":[["2008"]]},"page":"283-295","title":"Informatics and Medicine - From Molecules to Populations","type":"article-journal","volume":"47"},"uris":["http://www.mendeley.com/documents/?uuid=1f89be83-7f27-465d-8612-3c369f4a0a09"]}],"mendeley":{"formattedCitation":"(Kuhn et al., 2008)","plainTextFormattedCitation":"(Kuhn et al., 2008)","previouslyFormattedCitation":"(Kuhn et al., 2008)"},"properties":{"noteIndex":0},"schema":"https://github.com/citation-style-language/schema/raw/master/csl-citation.json"}</w:delInstrText>
        </w:r>
        <w:r w:rsidR="00E377E5" w:rsidDel="00906431">
          <w:fldChar w:fldCharType="separate"/>
        </w:r>
        <w:r w:rsidR="00E377E5" w:rsidRPr="00E377E5" w:rsidDel="00906431">
          <w:rPr>
            <w:noProof/>
          </w:rPr>
          <w:delText>(Kuhn et al., 2008)</w:delText>
        </w:r>
        <w:r w:rsidR="00E377E5" w:rsidDel="00906431">
          <w:fldChar w:fldCharType="end"/>
        </w:r>
        <w:r w:rsidR="00E377E5" w:rsidDel="00906431">
          <w:delText>. Biomedical</w:delText>
        </w:r>
        <w:r w:rsidR="00E947B2" w:rsidDel="00906431">
          <w:delText xml:space="preserve"> </w:delText>
        </w:r>
        <w:r w:rsidR="00E947B2" w:rsidDel="00906431">
          <w:fldChar w:fldCharType="begin" w:fldLock="1"/>
        </w:r>
        <w:r w:rsidR="002555AF" w:rsidDel="00906431">
          <w:delInstrText>ADDIN CSL_CITATION {"citationItems":[{"id":"ITEM-1","itemData":{"edition":"4th","editor":[{"dropping-particle":"","family":"Shortliffe","given":"Edward H.","non-dropping-particle":"","parse-names":false,"suffix":""},{"dropping-particle":"","family":"Cimino","given":"James J","non-dropping-particle":"","parse-names":false,"suffix":""}],"id":"ITEM-1","issued":{"date-parts":[["2013"]]},"publisher":"Springer","publisher-place":"New York","title":"Biomedical Informatics: Computer applications in healthcare and biomedicine","type":"book"},"uris":["http://www.mendeley.com/documents/?uuid=12496a07-4af6-49b8-9b85-154217d99043"]}],"mendeley":{"formattedCitation":"(Shortliffe &amp; Cimino, 2013)","plainTextFormattedCitation":"(Shortliffe &amp; Cimino, 2013)","previouslyFormattedCitation":"(Shortliffe &amp; Cimino, 2013)"},"properties":{"noteIndex":0},"schema":"https://github.com/citation-style-language/schema/raw/master/csl-citation.json"}</w:delInstrText>
        </w:r>
        <w:r w:rsidR="00E947B2" w:rsidDel="00906431">
          <w:fldChar w:fldCharType="separate"/>
        </w:r>
        <w:r w:rsidR="00E947B2" w:rsidRPr="00E947B2" w:rsidDel="00906431">
          <w:rPr>
            <w:noProof/>
          </w:rPr>
          <w:delText>(Shortliffe &amp; Cimino, 2013)</w:delText>
        </w:r>
        <w:r w:rsidR="00E947B2" w:rsidDel="00906431">
          <w:fldChar w:fldCharType="end"/>
        </w:r>
        <w:r w:rsidR="00E377E5" w:rsidDel="00906431">
          <w:delText>, nursing</w:delText>
        </w:r>
        <w:r w:rsidR="002555AF" w:rsidDel="00906431">
          <w:delText xml:space="preserve"> </w:delText>
        </w:r>
        <w:r w:rsidR="002555AF" w:rsidDel="00906431">
          <w:fldChar w:fldCharType="begin" w:fldLock="1"/>
        </w:r>
        <w:r w:rsidR="002555AF" w:rsidDel="00906431">
          <w:delInstrText>ADDIN CSL_CITATION {"citationItems":[{"id":"ITEM-1","itemData":{"author":[{"dropping-particle":"","family":"McCormick","given":"Kathleen","non-dropping-particle":"","parse-names":false,"suffix":""},{"dropping-particle":"","family":"Saba","given":"Virginia","non-dropping-particle":"","parse-names":false,"suffix":""}],"edition":"6th","id":"ITEM-1","issued":{"date-parts":[["2015"]]},"publisher":"McGraw-Hill Education","title":"Essentials of nursing informatics","type":"book"},"uris":["http://www.mendeley.com/documents/?uuid=1b1ca058-7869-472e-81db-74c62026670b"]}],"mendeley":{"formattedCitation":"(McCormick &amp; Saba, 2015)","plainTextFormattedCitation":"(McCormick &amp; Saba, 2015)","previouslyFormattedCitation":"(McCormick &amp; Saba, 2015)"},"properties":{"noteIndex":0},"schema":"https://github.com/citation-style-language/schema/raw/master/csl-citation.json"}</w:delInstrText>
        </w:r>
        <w:r w:rsidR="002555AF" w:rsidDel="00906431">
          <w:fldChar w:fldCharType="separate"/>
        </w:r>
        <w:r w:rsidR="002555AF" w:rsidRPr="002555AF" w:rsidDel="00906431">
          <w:rPr>
            <w:noProof/>
          </w:rPr>
          <w:delText>(McCormick &amp; Saba, 2015)</w:delText>
        </w:r>
        <w:r w:rsidR="002555AF" w:rsidDel="00906431">
          <w:fldChar w:fldCharType="end"/>
        </w:r>
        <w:r w:rsidR="00E377E5" w:rsidDel="00906431">
          <w:delText>, clinical</w:delText>
        </w:r>
        <w:r w:rsidR="00F33529" w:rsidDel="00906431">
          <w:delText xml:space="preserve"> and clinical-research </w:delText>
        </w:r>
        <w:r w:rsidR="00F33529" w:rsidDel="00906431">
          <w:fldChar w:fldCharType="begin" w:fldLock="1"/>
        </w:r>
        <w:r w:rsidR="0094634B" w:rsidDel="00906431">
          <w:delInstrText>ADDIN CSL_CITATION {"citationItems":[{"id":"ITEM-1","itemData":{"author":[{"dropping-particle":"","family":"Degoulet","given":"Patrice","non-dropping-particle":"","parse-names":false,"suffix":""},{"dropping-particle":"","family":"Fieschi","given":"Marius","non-dropping-particle":"","parse-names":false,"suffix":""}],"id":"ITEM-1","issued":{"date-parts":[["2012"]]},"publisher":"Springer","publisher-place":"New York","title":"Introduction to clinical informatics","type":"book"},"uris":["http://www.mendeley.com/documents/?uuid=3bb9f8dc-e609-4a2c-a63d-e7a945184683"]},{"id":"ITEM-2","itemData":{"edition":"2nd","editor":[{"dropping-particle":"","family":"Richesson","given":"Rachel L.","non-dropping-particle":"","parse-names":false,"suffix":""},{"dropping-particle":"","family":"Andrews","given":"James E.","non-dropping-particle":"","parse-names":false,"suffix":""}],"id":"ITEM-2","issued":{"date-parts":[["2019"]]},"publisher":"Springer","title":"Clinical research informatics","type":"book"},"uris":["http://www.mendeley.com/documents/?uuid=97a6528e-1fa4-4720-8827-82a568b4db7a"]}],"mendeley":{"formattedCitation":"(Degoulet &amp; Fieschi, 2012; Richesson &amp; Andrews, 2019)","plainTextFormattedCitation":"(Degoulet &amp; Fieschi, 2012; Richesson &amp; Andrews, 2019)","previouslyFormattedCitation":"(Degoulet &amp; Fieschi, 2012; Richesson &amp; Andrews, 2019)"},"properties":{"noteIndex":0},"schema":"https://github.com/citation-style-language/schema/raw/master/csl-citation.json"}</w:delInstrText>
        </w:r>
        <w:r w:rsidR="00F33529" w:rsidDel="00906431">
          <w:fldChar w:fldCharType="separate"/>
        </w:r>
        <w:r w:rsidR="00F33529" w:rsidRPr="00F33529" w:rsidDel="00906431">
          <w:rPr>
            <w:noProof/>
          </w:rPr>
          <w:delText>(Degoulet &amp; Fieschi, 2012; Richesson &amp; Andrews, 2019)</w:delText>
        </w:r>
        <w:r w:rsidR="00F33529" w:rsidDel="00906431">
          <w:fldChar w:fldCharType="end"/>
        </w:r>
        <w:r w:rsidR="00E377E5" w:rsidDel="00906431">
          <w:delText>, public-health</w:delText>
        </w:r>
        <w:r w:rsidR="002555AF" w:rsidDel="00906431">
          <w:delText xml:space="preserve"> </w:delText>
        </w:r>
        <w:r w:rsidR="002555AF" w:rsidDel="00906431">
          <w:fldChar w:fldCharType="begin" w:fldLock="1"/>
        </w:r>
        <w:r w:rsidR="00F33529" w:rsidDel="00906431">
          <w:delInstrText>ADDIN CSL_CITATION {"citationItems":[{"id":"ITEM-1","itemData":{"edition":"2nd","editor":[{"dropping-particle":"","family":"Magnusson","given":"J.A.","non-dropping-particle":"","parse-names":false,"suffix":""},{"dropping-particle":"","family":"Fu Jr.","given":"Paul C.","non-dropping-particle":"","parse-names":false,"suffix":""}],"id":"ITEM-1","issued":{"date-parts":[["2013"]]},"publisher":"Springer","publisher-place":"London","title":"Public health informatics and information systems","type":"book"},"uris":["http://www.mendeley.com/documents/?uuid=4ca1503d-8810-416b-99ee-cda7a2b93a79"]}],"mendeley":{"formattedCitation":"(Magnusson &amp; Fu Jr., 2013)","plainTextFormattedCitation":"(Magnusson &amp; Fu Jr., 2013)","previouslyFormattedCitation":"(Magnusson &amp; Fu Jr., 2013)"},"properties":{"noteIndex":0},"schema":"https://github.com/citation-style-language/schema/raw/master/csl-citation.json"}</w:delInstrText>
        </w:r>
        <w:r w:rsidR="002555AF" w:rsidDel="00906431">
          <w:fldChar w:fldCharType="separate"/>
        </w:r>
        <w:r w:rsidR="002555AF" w:rsidRPr="002555AF" w:rsidDel="00906431">
          <w:rPr>
            <w:noProof/>
          </w:rPr>
          <w:delText>(Magnusson &amp; Fu Jr., 2013)</w:delText>
        </w:r>
        <w:r w:rsidR="002555AF" w:rsidDel="00906431">
          <w:fldChar w:fldCharType="end"/>
        </w:r>
        <w:r w:rsidR="00E377E5" w:rsidDel="00906431">
          <w:delText xml:space="preserve">, </w:delText>
        </w:r>
        <w:r w:rsidR="003F4D89" w:rsidDel="00906431">
          <w:delText xml:space="preserve">and </w:delText>
        </w:r>
        <w:r w:rsidR="00E377E5" w:rsidDel="00906431">
          <w:delText>bio</w:delText>
        </w:r>
        <w:r w:rsidR="0094634B" w:rsidDel="00906431">
          <w:delText xml:space="preserve">informatics </w:delText>
        </w:r>
        <w:r w:rsidR="0094634B" w:rsidDel="00906431">
          <w:fldChar w:fldCharType="begin" w:fldLock="1"/>
        </w:r>
        <w:r w:rsidR="0094634B" w:rsidDel="00906431">
          <w:delInstrText>ADDIN CSL_CITATION {"citationItems":[{"id":"ITEM-1","itemData":{"DOI":"10.1007/s10439-006-9105-9","ISBN":"0471383902","ISSN":"0090-6964","edition":"2nd","editor":[{"dropping-particle":"","family":"Baxevanis","given":"Andreas D.","non-dropping-particle":"","parse-names":false,"suffix":""},{"dropping-particle":"","family":"Ouellette","given":"B.F. Francis","non-dropping-particle":"","parse-names":false,"suffix":""}],"id":"ITEM-1","issued":{"date-parts":[["2020"]]},"publisher":"Wiley-Interscience","title":"Bioinformatics: A Practical Guide to the Analysis of Genes and Proteins","type":"book"},"uris":["http://www.mendeley.com/documents/?uuid=ac5c7255-7393-417a-b98a-4dfdaf47becd"]}],"mendeley":{"formattedCitation":"(Baxevanis &amp; Ouellette, 2020)","plainTextFormattedCitation":"(Baxevanis &amp; Ouellette, 2020)","previouslyFormattedCitation":"(Baxevanis &amp; Ouellette, 2020)"},"properties":{"noteIndex":0},"schema":"https://github.com/citation-style-language/schema/raw/master/csl-citation.json"}</w:delInstrText>
        </w:r>
        <w:r w:rsidR="0094634B" w:rsidDel="00906431">
          <w:fldChar w:fldCharType="separate"/>
        </w:r>
        <w:r w:rsidR="0094634B" w:rsidRPr="0094634B" w:rsidDel="00906431">
          <w:rPr>
            <w:noProof/>
          </w:rPr>
          <w:delText>(Baxevanis &amp; Ouellette, 2020)</w:delText>
        </w:r>
        <w:r w:rsidR="0094634B" w:rsidDel="00906431">
          <w:fldChar w:fldCharType="end"/>
        </w:r>
        <w:r w:rsidR="00E377E5" w:rsidDel="00906431">
          <w:delText xml:space="preserve"> are but a few of the </w:delText>
        </w:r>
        <w:r w:rsidR="00CB61D2" w:rsidDel="00906431">
          <w:delText xml:space="preserve">further </w:delText>
        </w:r>
        <w:r w:rsidR="00E377E5" w:rsidDel="00906431">
          <w:delText>subfields recognised by t</w:delText>
        </w:r>
        <w:r w:rsidR="002555AF" w:rsidDel="00906431">
          <w:delText xml:space="preserve">he International </w:delText>
        </w:r>
        <w:r w:rsidR="00E377E5" w:rsidDel="00906431">
          <w:delText xml:space="preserve">Medical Informatics Association </w:delText>
        </w:r>
        <w:r w:rsidR="0094634B" w:rsidDel="00906431">
          <w:fldChar w:fldCharType="begin" w:fldLock="1"/>
        </w:r>
        <w:r w:rsidR="00CB61D2" w:rsidDel="00906431">
          <w:delInstrText>ADDIN CSL_CITATION {"citationItems":[{"id":"ITEM-1","itemData":{"author":[{"dropping-particle":"","family":"IMIA","given":"","non-dropping-particle":"","parse-names":false,"suffix":""}],"id":"ITEM-1","issued":{"date-parts":[["2020"]]},"title":"International Medical Informatics Association","type":"article"},"uris":["http://www.mendeley.com/documents/?uuid=e089cfd1-334d-4e3a-876a-b477037bdaca"]}],"mendeley":{"formattedCitation":"(IMIA, 2020)","plainTextFormattedCitation":"(IMIA, 2020)","previouslyFormattedCitation":"(IMIA, 2020)"},"properties":{"noteIndex":0},"schema":"https://github.com/citation-style-language/schema/raw/master/csl-citation.json"}</w:delInstrText>
        </w:r>
        <w:r w:rsidR="0094634B" w:rsidDel="00906431">
          <w:fldChar w:fldCharType="separate"/>
        </w:r>
        <w:r w:rsidR="0094634B" w:rsidRPr="0094634B" w:rsidDel="00906431">
          <w:rPr>
            <w:noProof/>
          </w:rPr>
          <w:delText>(IMIA, 2020)</w:delText>
        </w:r>
        <w:r w:rsidR="0094634B" w:rsidDel="00906431">
          <w:fldChar w:fldCharType="end"/>
        </w:r>
        <w:r w:rsidR="00E377E5" w:rsidDel="00906431">
          <w:delText>, where they use principles from information science to address particular needs.</w:delText>
        </w:r>
        <w:commentRangeEnd w:id="180"/>
        <w:r w:rsidR="00084215" w:rsidDel="00906431">
          <w:rPr>
            <w:rStyle w:val="CommentReference"/>
          </w:rPr>
          <w:commentReference w:id="180"/>
        </w:r>
      </w:del>
    </w:p>
    <w:p w14:paraId="3BC4C3AE" w14:textId="3CFE060D" w:rsidR="004E5CE1" w:rsidRPr="00322A06" w:rsidRDefault="00151E77" w:rsidP="004E5CE1">
      <w:r>
        <w:t>The International Medical Informatics Association (IMIA) working group on ‘Health Informatics for Patient Safety’ consider their role as “</w:t>
      </w:r>
      <w:r w:rsidRPr="00BC410C">
        <w:t>[</w:t>
      </w:r>
      <w:r>
        <w:t>promoting</w:t>
      </w:r>
      <w:r w:rsidRPr="00BC410C">
        <w:t>]</w:t>
      </w:r>
      <w:r>
        <w:t xml:space="preserve"> </w:t>
      </w:r>
      <w:r w:rsidRPr="00BC410C">
        <w:rPr>
          <w:i/>
        </w:rPr>
        <w:t>patient safety of health information systems and their associated medical devices</w:t>
      </w:r>
      <w:r>
        <w:rPr>
          <w:i/>
        </w:rPr>
        <w:t>. The focus…is on</w:t>
      </w:r>
      <w:r w:rsidRPr="00357A11">
        <w:rPr>
          <w:i/>
        </w:rPr>
        <w:t>…how healthcare information systems can improve patient safety, as well as identifying and rectifying safety issues</w:t>
      </w:r>
      <w:r>
        <w:t xml:space="preserve">” </w:t>
      </w:r>
      <w:r>
        <w:fldChar w:fldCharType="begin" w:fldLock="1"/>
      </w:r>
      <w:r w:rsidR="00351A05">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fldChar w:fldCharType="separate"/>
      </w:r>
      <w:r w:rsidR="00351A05" w:rsidRPr="00351A05">
        <w:rPr>
          <w:noProof/>
        </w:rPr>
        <w:t>(IMIA WG7, 2018)</w:t>
      </w:r>
      <w:r>
        <w:fldChar w:fldCharType="end"/>
      </w:r>
      <w:r>
        <w:t>.</w:t>
      </w:r>
      <w:r w:rsidR="004E5CE1">
        <w:t xml:space="preserve"> This scope is exemplified in </w:t>
      </w:r>
      <w:r w:rsidR="004E5CE1" w:rsidRPr="00322A06">
        <w:fldChar w:fldCharType="begin" w:fldLock="1"/>
      </w:r>
      <w:r w:rsidR="00351A05">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4E5CE1">
        <w:t>. The framework defines three safety domains</w:t>
      </w:r>
      <w:r w:rsidR="00942589">
        <w:t xml:space="preserve"> embedded in a socio-technical work system</w:t>
      </w:r>
      <w:r w:rsidR="004E5CE1">
        <w:t xml:space="preserve">: safe </w:t>
      </w:r>
      <w:r w:rsidR="00CB1C67">
        <w:t>HIT</w:t>
      </w:r>
      <w:r w:rsidR="004E5CE1">
        <w:t xml:space="preserve">, safe use of </w:t>
      </w:r>
      <w:r w:rsidR="00CB1C67">
        <w:t>HIT</w:t>
      </w:r>
      <w:r w:rsidR="004E5CE1">
        <w:t xml:space="preserve">, and using </w:t>
      </w:r>
      <w:r w:rsidR="00CB1C67">
        <w:t>HIT</w:t>
      </w:r>
      <w:r w:rsidR="004E5CE1">
        <w:t xml:space="preserve"> to improve safety.</w:t>
      </w:r>
      <w:r w:rsidR="000C464D">
        <w:t xml:space="preserve"> Safety Informatics </w:t>
      </w:r>
      <w:r w:rsidR="00B613F9">
        <w:t>address</w:t>
      </w:r>
      <w:r w:rsidR="00AC4FD6">
        <w:t>es</w:t>
      </w:r>
      <w:r w:rsidR="00B613F9">
        <w:t xml:space="preserve"> problems in</w:t>
      </w:r>
      <w:r w:rsidR="005646F8">
        <w:t xml:space="preserve"> all of</w:t>
      </w:r>
      <w:r w:rsidR="00B613F9">
        <w:t xml:space="preserve"> these domains using</w:t>
      </w:r>
      <w:r w:rsidR="000C464D">
        <w:t xml:space="preserve"> princi</w:t>
      </w:r>
      <w:r w:rsidR="00B613F9">
        <w:t>ples from information science</w:t>
      </w:r>
      <w:r w:rsidR="000C464D">
        <w:t>,</w:t>
      </w:r>
      <w:r w:rsidR="00B613F9">
        <w:t xml:space="preserve"> i.e. </w:t>
      </w:r>
      <w:r w:rsidR="000C464D">
        <w:t xml:space="preserve">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351A05">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nd Stock, 2013)","plainTextFormattedCitation":"(Stock and Stock, 2013)","previouslyFormattedCitation":"(Stock and Stock 2013)"},"properties":{"noteIndex":0},"schema":"https://github.com/citation-style-language/schema/raw/master/csl-citation.json"}</w:instrText>
      </w:r>
      <w:r w:rsidR="000C464D">
        <w:fldChar w:fldCharType="separate"/>
      </w:r>
      <w:r w:rsidR="00351A05" w:rsidRPr="00351A05">
        <w:rPr>
          <w:noProof/>
        </w:rPr>
        <w:t>(Stock and Stock, 2013)</w:t>
      </w:r>
      <w:r w:rsidR="000C464D">
        <w:fldChar w:fldCharType="end"/>
      </w:r>
      <w:r w:rsidR="000C464D">
        <w:t>.</w:t>
      </w:r>
    </w:p>
    <w:p w14:paraId="265E847F" w14:textId="4F76E6C1" w:rsidR="00EC546B" w:rsidRDefault="00EC546B" w:rsidP="00AB3439"/>
    <w:p w14:paraId="4A4AC040" w14:textId="2DDD0979" w:rsidR="00656305" w:rsidRDefault="00C87DCA" w:rsidP="00F700A2">
      <w:pPr>
        <w:pStyle w:val="Heading1"/>
      </w:pPr>
      <w:r>
        <w:t xml:space="preserve">Section 2: </w:t>
      </w:r>
      <w:r w:rsidR="00656305">
        <w:t>Method</w:t>
      </w:r>
    </w:p>
    <w:p w14:paraId="30BE240E" w14:textId="6892374A" w:rsidR="00656305" w:rsidRDefault="006A63CC" w:rsidP="00656305">
      <w:pPr>
        <w:rPr>
          <w:ins w:id="185" w:author="Ciarán McInerney" w:date="2020-06-11T11:14:00Z"/>
        </w:rPr>
      </w:pPr>
      <w:r>
        <w:t xml:space="preserve">A workshop of </w:t>
      </w:r>
      <w:r w:rsidR="00D77B4B">
        <w:t>14</w:t>
      </w:r>
      <w:r>
        <w:t xml:space="preserve"> </w:t>
      </w:r>
      <w:commentRangeStart w:id="186"/>
      <w:commentRangeStart w:id="187"/>
      <w:r>
        <w:t>collaborators</w:t>
      </w:r>
      <w:r w:rsidRPr="00AA44BF">
        <w:t xml:space="preserve"> </w:t>
      </w:r>
      <w:commentRangeEnd w:id="186"/>
      <w:r w:rsidR="008077C5">
        <w:rPr>
          <w:rStyle w:val="CommentReference"/>
        </w:rPr>
        <w:commentReference w:id="186"/>
      </w:r>
      <w:commentRangeEnd w:id="187"/>
      <w:r w:rsidR="0093483F">
        <w:rPr>
          <w:rStyle w:val="CommentReference"/>
        </w:rPr>
        <w:commentReference w:id="187"/>
      </w:r>
      <w:r>
        <w:t>was convened who represent those who develop, evaluate and</w:t>
      </w:r>
      <w:r w:rsidRPr="00AA44BF">
        <w:t xml:space="preserve"> use</w:t>
      </w:r>
      <w:r>
        <w:t xml:space="preserve"> health information technologies and the</w:t>
      </w:r>
      <w:r w:rsidRPr="001809FF">
        <w:t xml:space="preserve">ir data for both research and </w:t>
      </w:r>
      <w:commentRangeStart w:id="188"/>
      <w:r w:rsidRPr="001809FF">
        <w:t>practical purposes</w:t>
      </w:r>
      <w:commentRangeEnd w:id="188"/>
      <w:r w:rsidR="00AC4FD6">
        <w:rPr>
          <w:rStyle w:val="CommentReference"/>
        </w:rPr>
        <w:commentReference w:id="188"/>
      </w:r>
      <w:r w:rsidRPr="001809FF">
        <w:t>.</w:t>
      </w:r>
      <w:r w:rsidR="005646F8">
        <w:t xml:space="preserve"> </w:t>
      </w:r>
      <w:r w:rsidR="005646F8">
        <w:lastRenderedPageBreak/>
        <w:t>C</w:t>
      </w:r>
      <w:r w:rsidR="005646F8" w:rsidRPr="001809FF">
        <w:t>ollaborators discussed the patient-safety implications of the challenges posed</w:t>
      </w:r>
      <w:r w:rsidR="005646F8">
        <w:t xml:space="preserve"> by a</w:t>
      </w:r>
      <w:r w:rsidR="00B11DC6" w:rsidRPr="001809FF">
        <w:t xml:space="preserve"> set of new and emerging health information technologies</w:t>
      </w:r>
      <w:r w:rsidR="005646F8">
        <w:t xml:space="preserve"> that</w:t>
      </w:r>
      <w:r w:rsidR="00B11DC6" w:rsidRPr="001809FF">
        <w:t xml:space="preserve"> were collated from a scoping review of the academic, commercial and grey literature relating to </w:t>
      </w:r>
      <w:r w:rsidR="00CB1C67">
        <w:t>HIS</w:t>
      </w:r>
      <w:r w:rsidR="00B11DC6" w:rsidRPr="001809FF">
        <w:t>s.</w:t>
      </w:r>
      <w:r w:rsidR="001809FF" w:rsidRPr="001809FF">
        <w:t xml:space="preserve"> In subsequent meetings, the group collated and synthesised contributions to 1) describe characteristics of new and emerging health information technologies, 2) describe the challenges posed by evolving </w:t>
      </w:r>
      <w:r w:rsidR="00CB1C67">
        <w:t>HIS</w:t>
      </w:r>
      <w:r w:rsidR="00AC4FD6">
        <w:t>s</w:t>
      </w:r>
      <w:r w:rsidR="001809FF" w:rsidRPr="001809FF">
        <w:t>, 3) describe the patient-safety implications of the challenges posed, and 4) recommend approaches to address the patient-safety implications</w:t>
      </w:r>
      <w:r w:rsidR="001809FF">
        <w:t>.</w:t>
      </w:r>
    </w:p>
    <w:p w14:paraId="53476F43" w14:textId="77777777" w:rsidR="00906431" w:rsidRPr="00F76262" w:rsidRDefault="00906431" w:rsidP="00906431">
      <w:pPr>
        <w:rPr>
          <w:moveTo w:id="189" w:author="Ciarán McInerney" w:date="2020-06-11T11:14:00Z"/>
        </w:rPr>
      </w:pPr>
      <w:moveToRangeStart w:id="190" w:author="Ciarán McInerney" w:date="2020-06-11T11:14:00Z" w:name="move42766484"/>
      <w:moveTo w:id="191" w:author="Ciarán McInerney" w:date="2020-06-11T11:14:00Z">
        <w:r>
          <w:t>We define emerging technology as innovation, novel application of an existing technology, or novel uptake or use of an existing technology by an organisation or user.</w:t>
        </w:r>
        <w:r w:rsidRPr="00F76262">
          <w:t xml:space="preserve"> </w:t>
        </w:r>
        <w:r>
          <w:t>Table x</w:t>
        </w:r>
        <w:commentRangeStart w:id="192"/>
        <w:r w:rsidRPr="00D77B4B">
          <w:rPr>
            <w:highlight w:val="yellow"/>
          </w:rPr>
          <w:t>1</w:t>
        </w:r>
        <w:commentRangeEnd w:id="192"/>
        <w:r>
          <w:rPr>
            <w:rStyle w:val="CommentReference"/>
          </w:rPr>
          <w:commentReference w:id="192"/>
        </w:r>
        <w:r>
          <w:t xml:space="preserve">x shows some of the </w:t>
        </w:r>
        <w:r w:rsidRPr="00084215">
          <w:t>example HI</w:t>
        </w:r>
        <w:r>
          <w:t>Ts considered</w:t>
        </w:r>
        <w:r w:rsidRPr="00084215">
          <w:t xml:space="preserve">. The technologies are characterised by personalisation, decentralisation, a systems orientation, and a move toward a user-led/patient-centred </w:t>
        </w:r>
        <w:r>
          <w:t>experience</w:t>
        </w:r>
        <w:r w:rsidRPr="00084215">
          <w:t>.</w:t>
        </w:r>
        <w:r>
          <w:rPr>
            <w:highlight w:val="yellow"/>
          </w:rPr>
          <w:t xml:space="preserve"> </w:t>
        </w:r>
      </w:moveTo>
    </w:p>
    <w:moveToRangeEnd w:id="190"/>
    <w:p w14:paraId="4C5FF7EF" w14:textId="77777777" w:rsidR="00906431" w:rsidRDefault="00906431" w:rsidP="00656305"/>
    <w:p w14:paraId="35067DB6" w14:textId="2B32E2E3" w:rsidR="008E287D" w:rsidRDefault="008E287D" w:rsidP="00656305"/>
    <w:p w14:paraId="4CF81741" w14:textId="560A7F29" w:rsidR="009D0ABB" w:rsidRDefault="009D0ABB" w:rsidP="00F700A2">
      <w:pPr>
        <w:pStyle w:val="Heading1"/>
      </w:pPr>
      <w:commentRangeStart w:id="193"/>
      <w:commentRangeStart w:id="194"/>
      <w:r>
        <w:t xml:space="preserve">Section 3: </w:t>
      </w:r>
      <w:r w:rsidR="00FB2A79">
        <w:t>Workshop synthesis</w:t>
      </w:r>
      <w:commentRangeEnd w:id="193"/>
      <w:r w:rsidR="008077C5">
        <w:rPr>
          <w:rStyle w:val="CommentReference"/>
          <w:rFonts w:asciiTheme="minorHAnsi" w:eastAsiaTheme="minorHAnsi" w:hAnsiTheme="minorHAnsi" w:cstheme="minorBidi"/>
        </w:rPr>
        <w:commentReference w:id="193"/>
      </w:r>
      <w:commentRangeEnd w:id="194"/>
      <w:r w:rsidR="00906431">
        <w:rPr>
          <w:rStyle w:val="CommentReference"/>
          <w:rFonts w:asciiTheme="minorHAnsi" w:eastAsiaTheme="minorHAnsi" w:hAnsiTheme="minorHAnsi" w:cstheme="minorBidi"/>
        </w:rPr>
        <w:commentReference w:id="194"/>
      </w:r>
    </w:p>
    <w:p w14:paraId="2320E89E" w14:textId="3BBFFEC5" w:rsidR="00AB3439" w:rsidDel="00906431" w:rsidRDefault="00C87DCA" w:rsidP="009D0ABB">
      <w:pPr>
        <w:pStyle w:val="Heading2"/>
        <w:rPr>
          <w:del w:id="195" w:author="Ciarán McInerney" w:date="2020-06-11T11:14:00Z"/>
        </w:rPr>
      </w:pPr>
      <w:del w:id="196" w:author="Ciarán McInerney" w:date="2020-06-11T11:14:00Z">
        <w:r w:rsidDel="00906431">
          <w:delText>Characteristics of n</w:delText>
        </w:r>
        <w:r w:rsidR="00E97300" w:rsidDel="00906431">
          <w:delText xml:space="preserve">ew and emerging </w:delText>
        </w:r>
        <w:r w:rsidR="00CB1C67" w:rsidDel="00906431">
          <w:delText>HIT</w:delText>
        </w:r>
      </w:del>
    </w:p>
    <w:p w14:paraId="7DB071C0" w14:textId="5CBF625A" w:rsidR="00A20FF2" w:rsidRPr="00F76262" w:rsidDel="00906431" w:rsidRDefault="00404DCD" w:rsidP="00404DCD">
      <w:pPr>
        <w:rPr>
          <w:moveFrom w:id="197" w:author="Ciarán McInerney" w:date="2020-06-11T11:14:00Z"/>
        </w:rPr>
      </w:pPr>
      <w:moveFromRangeStart w:id="198" w:author="Ciarán McInerney" w:date="2020-06-11T11:14:00Z" w:name="move42766484"/>
      <w:moveFrom w:id="199" w:author="Ciarán McInerney" w:date="2020-06-11T11:14:00Z">
        <w:r w:rsidDel="00906431">
          <w:t>We define emerging technology as innovation, novel application of an existing technology, or novel uptake or use of an existing technology by an organisation or user.</w:t>
        </w:r>
        <w:r w:rsidRPr="00F76262" w:rsidDel="00906431">
          <w:t xml:space="preserve"> </w:t>
        </w:r>
        <w:r w:rsidR="00D77B4B" w:rsidDel="00906431">
          <w:t>Table x</w:t>
        </w:r>
        <w:commentRangeStart w:id="200"/>
        <w:r w:rsidR="00D77B4B" w:rsidRPr="00D77B4B" w:rsidDel="00906431">
          <w:rPr>
            <w:highlight w:val="yellow"/>
          </w:rPr>
          <w:t>1</w:t>
        </w:r>
        <w:commentRangeEnd w:id="200"/>
        <w:r w:rsidR="00084215" w:rsidDel="00906431">
          <w:rPr>
            <w:rStyle w:val="CommentReference"/>
          </w:rPr>
          <w:commentReference w:id="200"/>
        </w:r>
        <w:r w:rsidR="00D77B4B" w:rsidDel="00906431">
          <w:t xml:space="preserve">x shows some of the </w:t>
        </w:r>
        <w:r w:rsidR="00D77B4B" w:rsidRPr="00084215" w:rsidDel="00906431">
          <w:t>example HI</w:t>
        </w:r>
        <w:r w:rsidR="00AC4FD6" w:rsidDel="00906431">
          <w:t>Ts considered</w:t>
        </w:r>
        <w:r w:rsidR="00D77B4B" w:rsidRPr="00084215" w:rsidDel="00906431">
          <w:t>. The te</w:t>
        </w:r>
        <w:r w:rsidR="00084215" w:rsidRPr="00084215" w:rsidDel="00906431">
          <w:t xml:space="preserve">chnologies are characterised by personalisation, decentralisation, a systems orientation, and a move toward a user-led/patient-centred </w:t>
        </w:r>
        <w:r w:rsidR="00AC4FD6" w:rsidDel="00906431">
          <w:t>experience</w:t>
        </w:r>
        <w:r w:rsidR="00084215" w:rsidRPr="00084215" w:rsidDel="00906431">
          <w:t>.</w:t>
        </w:r>
        <w:r w:rsidR="00084215" w:rsidDel="00906431">
          <w:rPr>
            <w:highlight w:val="yellow"/>
          </w:rPr>
          <w:t xml:space="preserve"> </w:t>
        </w:r>
      </w:moveFrom>
    </w:p>
    <w:moveFromRangeEnd w:id="198"/>
    <w:p w14:paraId="628FE09B" w14:textId="77777777" w:rsidR="00865867" w:rsidRDefault="00865867" w:rsidP="00865867"/>
    <w:p w14:paraId="44A892CB" w14:textId="20A55BE2" w:rsidR="00E97300" w:rsidRDefault="00C87DCA" w:rsidP="00FB2A79">
      <w:pPr>
        <w:pStyle w:val="Heading2"/>
      </w:pPr>
      <w:commentRangeStart w:id="201"/>
      <w:r>
        <w:t>C</w:t>
      </w:r>
      <w:r w:rsidR="001F4ED1">
        <w:t xml:space="preserve">hallenges </w:t>
      </w:r>
      <w:r>
        <w:t xml:space="preserve">posed by </w:t>
      </w:r>
      <w:r w:rsidR="001F4ED1">
        <w:t xml:space="preserve">new and </w:t>
      </w:r>
      <w:r w:rsidR="00E97300">
        <w:t xml:space="preserve">emerging </w:t>
      </w:r>
      <w:r w:rsidR="00CB1C67">
        <w:t>HIT</w:t>
      </w:r>
      <w:commentRangeEnd w:id="201"/>
      <w:r w:rsidR="005646F8">
        <w:rPr>
          <w:rStyle w:val="CommentReference"/>
          <w:rFonts w:asciiTheme="minorHAnsi" w:eastAsiaTheme="minorHAnsi" w:hAnsiTheme="minorHAnsi" w:cstheme="minorBidi"/>
        </w:rPr>
        <w:commentReference w:id="201"/>
      </w:r>
    </w:p>
    <w:p w14:paraId="14A59AD8" w14:textId="77777777" w:rsidR="00AC4FD6" w:rsidRDefault="000A1BAC" w:rsidP="000A1BAC">
      <w:r>
        <w:t>We propose</w:t>
      </w:r>
      <w:r w:rsidR="00AC4FD6">
        <w:t xml:space="preserve"> there are</w:t>
      </w:r>
      <w:r>
        <w:t xml:space="preserve"> six challenges posed by the k</w:t>
      </w:r>
      <w:r w:rsidR="005646F8">
        <w:t>inds of HIT that are emerging</w:t>
      </w:r>
      <w:r>
        <w:t>. Firstly, much of the innovation is not physical</w:t>
      </w:r>
      <w:r w:rsidR="00B16B1C">
        <w:t>,</w:t>
      </w:r>
      <w:r>
        <w:t xml:space="preserve"> instead leveraging existing hardware in novel ways. This manifests as software, systems architecture </w:t>
      </w:r>
      <w:r w:rsidR="005646F8">
        <w:t>and</w:t>
      </w:r>
      <w:r>
        <w:t xml:space="preserve"> communication protocols. It </w:t>
      </w:r>
      <w:r w:rsidR="005646F8">
        <w:t>is challenging</w:t>
      </w:r>
      <w:r>
        <w:t xml:space="preserve"> to conceptualise threats to patient safety from </w:t>
      </w:r>
      <w:r w:rsidR="00AC4FD6">
        <w:t xml:space="preserve">these </w:t>
      </w:r>
      <w:r>
        <w:t>non-physical influences</w:t>
      </w:r>
      <w:r w:rsidR="005646F8">
        <w:t xml:space="preserve"> because it </w:t>
      </w:r>
      <w:r>
        <w:t>require</w:t>
      </w:r>
      <w:r w:rsidR="005646F8">
        <w:t>s</w:t>
      </w:r>
      <w:r>
        <w:t xml:space="preserve"> more-abstract consideration</w:t>
      </w:r>
      <w:r w:rsidR="00B4439A">
        <w:t xml:space="preserve"> of interactions and effects.</w:t>
      </w:r>
    </w:p>
    <w:p w14:paraId="2AC08117" w14:textId="2242B090" w:rsidR="005646F8" w:rsidRDefault="00B4439A" w:rsidP="000A1BAC">
      <w:r>
        <w:t>Secondly, it is increasingly easier to collect data but it is not clear how they can be sensibly integrated and interpreted</w:t>
      </w:r>
      <w:r w:rsidR="003C6222">
        <w:t xml:space="preserve"> </w:t>
      </w:r>
      <w:r w:rsidR="003C6222">
        <w:fldChar w:fldCharType="begin" w:fldLock="1"/>
      </w:r>
      <w:r w:rsidR="00351A05">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lt;i&gt;et al.&lt;/i&gt;, 2018)","plainTextFormattedCitation":"(Ranjan et al., 2018)","previouslyFormattedCitation":"(Ranjan et al. 2018)"},"properties":{"noteIndex":0},"schema":"https://github.com/citation-style-language/schema/raw/master/csl-citation.json"}</w:instrText>
      </w:r>
      <w:r w:rsidR="003C6222">
        <w:fldChar w:fldCharType="separate"/>
      </w:r>
      <w:r w:rsidR="00351A05" w:rsidRPr="00351A05">
        <w:rPr>
          <w:noProof/>
        </w:rPr>
        <w:t xml:space="preserve">(Ranjan </w:t>
      </w:r>
      <w:r w:rsidR="00351A05" w:rsidRPr="00351A05">
        <w:rPr>
          <w:i/>
          <w:noProof/>
        </w:rPr>
        <w:t>et al.</w:t>
      </w:r>
      <w:r w:rsidR="00351A05" w:rsidRPr="00351A05">
        <w:rPr>
          <w:noProof/>
        </w:rPr>
        <w:t>, 2018)</w:t>
      </w:r>
      <w:r w:rsidR="003C6222">
        <w:fldChar w:fldCharType="end"/>
      </w:r>
      <w:r>
        <w:t>. Thirdly, as the pace of innovation accelerates, the current reactive (rather than proactive) regulatory- and standards-based approaches to safety will be increasingly ineffective at assuring patients’ safety.</w:t>
      </w:r>
    </w:p>
    <w:p w14:paraId="2362287F" w14:textId="1FC7F514" w:rsidR="00670128" w:rsidRPr="00670128" w:rsidRDefault="00670128" w:rsidP="00670128">
      <w:r>
        <w:t>Fourthly, although HITs are being developed to leverage HISs, safety considerations are often focused on the HIT in isolation. This reductionist approach leads to a myopic view of the HIT’s effects that does not consider the emergent consequences of the HIT’s involvement within a HIS.</w:t>
      </w:r>
      <w:r w:rsidR="005646F8">
        <w:t xml:space="preserve"> </w:t>
      </w:r>
      <w:r w:rsidRPr="00670128">
        <w:t xml:space="preserve">Fifthly, and related to the challenge of reductionism, is solutionism, which is an ideology that </w:t>
      </w:r>
      <w:r w:rsidR="00DF5C59">
        <w:t xml:space="preserve">inappropriately </w:t>
      </w:r>
      <w:r w:rsidRPr="00670128">
        <w:t xml:space="preserve">recasts </w:t>
      </w:r>
      <w:r>
        <w:t>“</w:t>
      </w:r>
      <w:r>
        <w:rPr>
          <w:i/>
        </w:rPr>
        <w:t>complex social situations…</w:t>
      </w:r>
      <w:r w:rsidRPr="00670128">
        <w:rPr>
          <w:i/>
        </w:rPr>
        <w:t>as neatly defined problems with definite, computabl</w:t>
      </w:r>
      <w:r>
        <w:rPr>
          <w:i/>
        </w:rPr>
        <w:t>e solutions…i</w:t>
      </w:r>
      <w:r w:rsidRPr="00670128">
        <w:rPr>
          <w:i/>
        </w:rPr>
        <w:t xml:space="preserve">f only the right </w:t>
      </w:r>
      <w:r w:rsidRPr="00670128">
        <w:t>[technologies]</w:t>
      </w:r>
      <w:r w:rsidRPr="00670128">
        <w:rPr>
          <w:i/>
        </w:rPr>
        <w:t xml:space="preserve"> are in place”</w:t>
      </w:r>
      <w:r>
        <w:t xml:space="preserve"> </w:t>
      </w:r>
      <w:r>
        <w:fldChar w:fldCharType="begin" w:fldLock="1"/>
      </w:r>
      <w:r w:rsidR="00351A05">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fldChar w:fldCharType="separate"/>
      </w:r>
      <w:r w:rsidR="00351A05" w:rsidRPr="00351A05">
        <w:rPr>
          <w:noProof/>
        </w:rPr>
        <w:t>(Morozov, 2013)</w:t>
      </w:r>
      <w:r>
        <w:fldChar w:fldCharType="end"/>
      </w:r>
      <w:r>
        <w:t xml:space="preserve">. Examples include diet apps that inappropriately simplify body composition as merely a function of </w:t>
      </w:r>
      <w:r w:rsidR="00DF5C59">
        <w:t>calorie</w:t>
      </w:r>
      <w:r>
        <w:t xml:space="preserve"> consumption </w:t>
      </w:r>
      <w:r>
        <w:fldChar w:fldCharType="begin" w:fldLock="1"/>
      </w:r>
      <w:r w:rsidR="00351A05">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fldChar w:fldCharType="separate"/>
      </w:r>
      <w:r w:rsidR="00351A05" w:rsidRPr="00351A05">
        <w:rPr>
          <w:noProof/>
        </w:rPr>
        <w:t>(Maturo, 2014)</w:t>
      </w:r>
      <w:r>
        <w:fldChar w:fldCharType="end"/>
      </w:r>
      <w:r w:rsidR="00DF5C59">
        <w:t xml:space="preserve"> and many medical treatments </w:t>
      </w:r>
      <w:r w:rsidR="00DF5C59">
        <w:fldChar w:fldCharType="begin" w:fldLock="1"/>
      </w:r>
      <w:r w:rsidR="00351A05">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nd Warren, 2019)","plainTextFormattedCitation":"(Gardner and Warren, 2019)","previouslyFormattedCitation":"(Gardner and Warren 2019)"},"properties":{"noteIndex":0},"schema":"https://github.com/citation-style-language/schema/raw/master/csl-citation.json"}</w:instrText>
      </w:r>
      <w:r w:rsidR="00DF5C59">
        <w:fldChar w:fldCharType="separate"/>
      </w:r>
      <w:r w:rsidR="00351A05" w:rsidRPr="00351A05">
        <w:rPr>
          <w:noProof/>
        </w:rPr>
        <w:t>(Gardner and Warren, 2019)</w:t>
      </w:r>
      <w:r w:rsidR="00DF5C59">
        <w:fldChar w:fldCharType="end"/>
      </w:r>
      <w:r w:rsidR="00DF5C59">
        <w:t>.</w:t>
      </w:r>
    </w:p>
    <w:p w14:paraId="0786E407" w14:textId="2F0D63C2" w:rsidR="00670128" w:rsidRDefault="00D67540" w:rsidP="00D14F7E">
      <w:r>
        <w:t>Sixthly, the increased complexity and distal connectedness of HISs challenges notions of trust that have long been a part of patient care</w:t>
      </w:r>
      <w:r w:rsidR="00045EB8">
        <w:t xml:space="preserve"> </w:t>
      </w:r>
      <w:r w:rsidR="00045EB8">
        <w:fldChar w:fldCharType="begin" w:fldLock="1"/>
      </w:r>
      <w:r w:rsidR="00351A05">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Thorne and Robinson, 1988; Song and Zahedi, 2007)","plainTextFormattedCitation":"(Thorne and Robinson, 1988; Song and Zahedi, 2007)","previouslyFormattedCitation":"(Thorne and Robinson 1988; Song and Zahedi 2007)"},"properties":{"noteIndex":0},"schema":"https://github.com/citation-style-language/schema/raw/master/csl-citation.json"}</w:instrText>
      </w:r>
      <w:r w:rsidR="00045EB8">
        <w:fldChar w:fldCharType="separate"/>
      </w:r>
      <w:r w:rsidR="00351A05" w:rsidRPr="00351A05">
        <w:rPr>
          <w:noProof/>
        </w:rPr>
        <w:t>(Thorne and Robinson, 1988; Song and Zahedi, 2007)</w:t>
      </w:r>
      <w:r w:rsidR="00045EB8">
        <w:fldChar w:fldCharType="end"/>
      </w:r>
      <w:r>
        <w:t>.</w:t>
      </w:r>
      <w:r w:rsidR="00B8035A">
        <w:t xml:space="preserve"> T</w:t>
      </w:r>
      <w:r w:rsidR="00045EB8">
        <w:t xml:space="preserve">rust </w:t>
      </w:r>
      <w:r w:rsidR="00B8035A">
        <w:t xml:space="preserve">in healthcare </w:t>
      </w:r>
      <w:r w:rsidR="00045EB8">
        <w:t xml:space="preserve">is a </w:t>
      </w:r>
      <w:r w:rsidR="009D34D2">
        <w:t xml:space="preserve">partly </w:t>
      </w:r>
      <w:r w:rsidR="00045EB8">
        <w:t xml:space="preserve">function of inter-personal behaviours </w:t>
      </w:r>
      <w:r w:rsidR="00045EB8">
        <w:fldChar w:fldCharType="begin" w:fldLock="1"/>
      </w:r>
      <w:r w:rsidR="00351A05">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nd Rowe, 2006)","plainTextFormattedCitation":"(Calnan and Rowe, 2006)","previouslyFormattedCitation":"(Calnan and Rowe 2006)"},"properties":{"noteIndex":0},"schema":"https://github.com/citation-style-language/schema/raw/master/csl-citation.json"}</w:instrText>
      </w:r>
      <w:r w:rsidR="00045EB8">
        <w:fldChar w:fldCharType="separate"/>
      </w:r>
      <w:r w:rsidR="00351A05" w:rsidRPr="00351A05">
        <w:rPr>
          <w:noProof/>
        </w:rPr>
        <w:t>(Calnan and Rowe, 2006)</w:t>
      </w:r>
      <w:r w:rsidR="00045EB8">
        <w:fldChar w:fldCharType="end"/>
      </w:r>
      <w:r w:rsidR="00045EB8">
        <w:t xml:space="preserve"> and the gatekeeping and competing incentives of actors in a HIS threaten </w:t>
      </w:r>
      <w:r w:rsidR="00B8035A">
        <w:t xml:space="preserve">this </w:t>
      </w:r>
      <w:r w:rsidR="00A358FA">
        <w:t xml:space="preserve">trust </w:t>
      </w:r>
      <w:r w:rsidR="00045EB8">
        <w:fldChar w:fldCharType="begin" w:fldLock="1"/>
      </w:r>
      <w:r w:rsidR="00351A05">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Mechanic and Schlesinger, 1996; Alaszewski, 2003)","plainTextFormattedCitation":"(Mechanic and Schlesinger, 1996; Alaszewski, 2003)","previouslyFormattedCitation":"(Mechanic and Schlesinger 1996; Alaszewski 2003)"},"properties":{"noteIndex":0},"schema":"https://github.com/citation-style-language/schema/raw/master/csl-citation.json"}</w:instrText>
      </w:r>
      <w:r w:rsidR="00045EB8">
        <w:fldChar w:fldCharType="separate"/>
      </w:r>
      <w:r w:rsidR="00351A05" w:rsidRPr="00351A05">
        <w:rPr>
          <w:noProof/>
        </w:rPr>
        <w:t>(Mechanic and Schlesinger, 1996; Alaszewski, 2003)</w:t>
      </w:r>
      <w:r w:rsidR="00045EB8">
        <w:fldChar w:fldCharType="end"/>
      </w:r>
      <w:r w:rsidR="00045EB8">
        <w:t>.</w:t>
      </w:r>
      <w:r w:rsidR="00D14F7E">
        <w:t xml:space="preserve"> </w:t>
      </w:r>
      <w:r w:rsidR="006930BF">
        <w:t>Finally, there is the question of how these challenges will interact with the existing challenges alluded t</w:t>
      </w:r>
      <w:r w:rsidR="005646F8">
        <w:t xml:space="preserve">o </w:t>
      </w:r>
      <w:r w:rsidR="00AC4FD6">
        <w:t xml:space="preserve">in </w:t>
      </w:r>
      <w:r w:rsidR="005646F8">
        <w:t>Section 1</w:t>
      </w:r>
      <w:r w:rsidR="006930BF">
        <w:t>.</w:t>
      </w:r>
    </w:p>
    <w:p w14:paraId="026FA11C" w14:textId="77777777" w:rsidR="00D14F7E" w:rsidRPr="00D14F7E" w:rsidRDefault="00D14F7E" w:rsidP="00D14F7E"/>
    <w:p w14:paraId="1FF8E64D" w14:textId="521E620E" w:rsidR="00A20FF2" w:rsidRPr="00660F62" w:rsidRDefault="00A20FF2" w:rsidP="00A20FF2">
      <w:pPr>
        <w:pStyle w:val="Heading2"/>
      </w:pPr>
      <w:commentRangeStart w:id="202"/>
      <w:r>
        <w:lastRenderedPageBreak/>
        <w:t>Patient-safety implications</w:t>
      </w:r>
      <w:r w:rsidR="00C87DCA">
        <w:t xml:space="preserve"> of </w:t>
      </w:r>
      <w:r w:rsidR="00CB1C67">
        <w:t>HIT</w:t>
      </w:r>
      <w:r w:rsidR="00C87DCA">
        <w:t xml:space="preserve"> challenges</w:t>
      </w:r>
      <w:commentRangeEnd w:id="202"/>
      <w:r w:rsidR="00DD5E0F">
        <w:rPr>
          <w:rStyle w:val="CommentReference"/>
          <w:rFonts w:asciiTheme="minorHAnsi" w:eastAsiaTheme="minorHAnsi" w:hAnsiTheme="minorHAnsi" w:cstheme="minorBidi"/>
        </w:rPr>
        <w:commentReference w:id="202"/>
      </w:r>
    </w:p>
    <w:p w14:paraId="4180AD56" w14:textId="789CB4BD" w:rsidR="00FD1560" w:rsidRDefault="00CE48ED" w:rsidP="00970743">
      <w:pPr>
        <w:rPr>
          <w:color w:val="FF0000"/>
        </w:rPr>
      </w:pPr>
      <w:r>
        <w:rPr>
          <w:color w:val="FF0000"/>
        </w:rPr>
        <w:t>*</w:t>
      </w:r>
      <w:r w:rsidR="00DD5E0F">
        <w:rPr>
          <w:color w:val="FF0000"/>
        </w:rPr>
        <w:t xml:space="preserve"> * * * * * * * * * * * * * * * * * * * * * * * *</w:t>
      </w:r>
    </w:p>
    <w:p w14:paraId="2ECEB943" w14:textId="36F49964" w:rsidR="00DD5E0F" w:rsidRDefault="00DD5E0F" w:rsidP="00970743">
      <w:pPr>
        <w:rPr>
          <w:color w:val="FF0000"/>
        </w:rPr>
      </w:pPr>
      <w:r>
        <w:rPr>
          <w:color w:val="FF0000"/>
        </w:rPr>
        <w:t>* * * * * * * * * * * * * * * * * * * * * * * * *</w:t>
      </w:r>
    </w:p>
    <w:p w14:paraId="49637D17" w14:textId="77777777" w:rsidR="00CE48ED" w:rsidRPr="002D033C" w:rsidRDefault="00CE48ED" w:rsidP="00970743">
      <w:pPr>
        <w:rPr>
          <w:color w:val="FF0000"/>
        </w:rPr>
      </w:pPr>
    </w:p>
    <w:p w14:paraId="5457B14C" w14:textId="1EB8914E" w:rsidR="00E97300" w:rsidRPr="00F700A2" w:rsidRDefault="009D0ABB" w:rsidP="00F700A2">
      <w:pPr>
        <w:pStyle w:val="Heading1"/>
      </w:pPr>
      <w:r>
        <w:t xml:space="preserve">Section 4: </w:t>
      </w:r>
      <w:commentRangeStart w:id="203"/>
      <w:r w:rsidR="00EC0EB1">
        <w:t xml:space="preserve">Addressing </w:t>
      </w:r>
      <w:r>
        <w:t>challenges to patient-safety</w:t>
      </w:r>
      <w:commentRangeEnd w:id="203"/>
      <w:r w:rsidR="0093483F">
        <w:rPr>
          <w:rStyle w:val="CommentReference"/>
          <w:rFonts w:asciiTheme="minorHAnsi" w:eastAsiaTheme="minorHAnsi" w:hAnsiTheme="minorHAnsi" w:cstheme="minorBidi"/>
        </w:rPr>
        <w:commentReference w:id="203"/>
      </w:r>
    </w:p>
    <w:p w14:paraId="1CCB8F93" w14:textId="02021FCB" w:rsidR="00B05D6C" w:rsidRPr="0048402F" w:rsidRDefault="0048402F" w:rsidP="00EC0EB1">
      <w:r w:rsidRPr="0048402F">
        <w:t>In this section, we recommend theoretically-inf</w:t>
      </w:r>
      <w:r w:rsidR="00AC4FD6">
        <w:t>ormed frameworks to address the</w:t>
      </w:r>
      <w:r w:rsidRPr="0048402F">
        <w:t xml:space="preserve"> patient-safety implications raised in Section 3.</w:t>
      </w:r>
    </w:p>
    <w:p w14:paraId="448C8414" w14:textId="77777777" w:rsidR="00B05D6C" w:rsidRPr="00B05D6C" w:rsidRDefault="00B05D6C" w:rsidP="00B05D6C"/>
    <w:p w14:paraId="43399131" w14:textId="4F854331" w:rsidR="00E97300" w:rsidRDefault="00E97300" w:rsidP="00284465">
      <w:pPr>
        <w:pStyle w:val="Heading2"/>
      </w:pPr>
      <w:commentRangeStart w:id="204"/>
      <w:r>
        <w:t>Safety cases</w:t>
      </w:r>
      <w:commentRangeEnd w:id="204"/>
      <w:r w:rsidR="00DD5E0F">
        <w:rPr>
          <w:rStyle w:val="CommentReference"/>
          <w:rFonts w:asciiTheme="minorHAnsi" w:eastAsiaTheme="minorHAnsi" w:hAnsiTheme="minorHAnsi" w:cstheme="minorBidi"/>
        </w:rPr>
        <w:commentReference w:id="204"/>
      </w:r>
    </w:p>
    <w:p w14:paraId="70299EA2" w14:textId="52226A40" w:rsidR="00EA645D" w:rsidRPr="006A4C08" w:rsidRDefault="00EA645D" w:rsidP="00004E11">
      <w:r w:rsidRPr="006A4C08">
        <w:t xml:space="preserve">Safety cases are documentation of evidence that argue a system is sufficiently safe if applied in a particular environment </w:t>
      </w:r>
      <w:r w:rsidRPr="006A4C08">
        <w:fldChar w:fldCharType="begin" w:fldLock="1"/>
      </w:r>
      <w:r w:rsidR="00351A05">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instrText>
      </w:r>
      <w:r w:rsidRPr="006A4C08">
        <w:fldChar w:fldCharType="separate"/>
      </w:r>
      <w:r w:rsidR="00351A05" w:rsidRPr="00351A05">
        <w:rPr>
          <w:noProof/>
        </w:rPr>
        <w:t>(Bishop and Bloomfield, 2000)</w:t>
      </w:r>
      <w:r w:rsidRPr="006A4C08">
        <w:fldChar w:fldCharType="end"/>
      </w:r>
      <w:r w:rsidRPr="006A4C08">
        <w:t xml:space="preserve">. </w:t>
      </w:r>
      <w:r w:rsidR="006A4C08" w:rsidRPr="006A4C08">
        <w:t>The preparation of safety cases requires explicit claims of a technology or system’s safety performance and an evidenced argument. The process involves a</w:t>
      </w:r>
      <w:r w:rsidRPr="006A4C08">
        <w:t xml:space="preserve">n exposition of risk to encourage proactive safety management </w:t>
      </w:r>
      <w:r w:rsidRPr="006A4C08">
        <w:fldChar w:fldCharType="begin" w:fldLock="1"/>
      </w:r>
      <w:r w:rsidR="00351A05">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et al. 2016)"},"properties":{"noteIndex":0},"schema":"https://github.com/citation-style-language/schema/raw/master/csl-citation.json"}</w:instrText>
      </w:r>
      <w:r w:rsidRPr="006A4C08">
        <w:fldChar w:fldCharType="separate"/>
      </w:r>
      <w:r w:rsidR="00351A05" w:rsidRPr="00351A05">
        <w:rPr>
          <w:noProof/>
        </w:rPr>
        <w:t xml:space="preserve">(Sujan </w:t>
      </w:r>
      <w:r w:rsidR="00351A05" w:rsidRPr="00351A05">
        <w:rPr>
          <w:i/>
          <w:noProof/>
        </w:rPr>
        <w:t>et al.</w:t>
      </w:r>
      <w:r w:rsidR="00351A05" w:rsidRPr="00351A05">
        <w:rPr>
          <w:noProof/>
        </w:rPr>
        <w:t>, 2016)</w:t>
      </w:r>
      <w:r w:rsidRPr="006A4C08">
        <w:fldChar w:fldCharType="end"/>
      </w:r>
      <w:r w:rsidR="006A4C08" w:rsidRPr="006A4C08">
        <w:t xml:space="preserve">. </w:t>
      </w:r>
      <w:r w:rsidRPr="006A4C08">
        <w:t xml:space="preserve">Patient safety might be facilitated by the use of dynamic </w:t>
      </w:r>
      <w:r w:rsidRPr="006A4C08">
        <w:fldChar w:fldCharType="begin" w:fldLock="1"/>
      </w:r>
      <w:r w:rsidR="00351A05">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Pai and Habli, 2015)","plainTextFormattedCitation":"(Denney, Pai and Habli, 2015)","previouslyFormattedCitation":"(Denney, Pai, and Habli 2015)"},"properties":{"noteIndex":0},"schema":"https://github.com/citation-style-language/schema/raw/master/csl-citation.json"}</w:instrText>
      </w:r>
      <w:r w:rsidRPr="006A4C08">
        <w:fldChar w:fldCharType="separate"/>
      </w:r>
      <w:r w:rsidR="00351A05" w:rsidRPr="00351A05">
        <w:rPr>
          <w:noProof/>
        </w:rPr>
        <w:t>(Denney, Pai and Habli, 2015)</w:t>
      </w:r>
      <w:r w:rsidRPr="006A4C08">
        <w:fldChar w:fldCharType="end"/>
      </w:r>
      <w:r w:rsidRPr="006A4C08">
        <w:t xml:space="preserve">, multi-view </w:t>
      </w:r>
      <w:r w:rsidRPr="006A4C08">
        <w:fldChar w:fldCharType="begin" w:fldLock="1"/>
      </w:r>
      <w:r w:rsidR="00351A05">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nd Habli, 2011)","plainTextFormattedCitation":"(Flood and Habli, 2011)","previouslyFormattedCitation":"(Flood and Habli 2011)"},"properties":{"noteIndex":0},"schema":"https://github.com/citation-style-language/schema/raw/master/csl-citation.json"}</w:instrText>
      </w:r>
      <w:r w:rsidRPr="006A4C08">
        <w:fldChar w:fldCharType="separate"/>
      </w:r>
      <w:r w:rsidR="00351A05" w:rsidRPr="00351A05">
        <w:rPr>
          <w:noProof/>
        </w:rPr>
        <w:t>(Flood and Habli, 2011)</w:t>
      </w:r>
      <w:r w:rsidRPr="006A4C08">
        <w:fldChar w:fldCharType="end"/>
      </w:r>
      <w:r w:rsidRPr="006A4C08">
        <w:t xml:space="preserve"> safety case</w:t>
      </w:r>
      <w:r w:rsidR="00AC4FD6">
        <w:t>s</w:t>
      </w:r>
      <w:r w:rsidRPr="006A4C08">
        <w:t xml:space="preserve"> for HIT </w:t>
      </w:r>
      <w:r w:rsidR="006A4C08" w:rsidRPr="006A4C08">
        <w:fldChar w:fldCharType="begin" w:fldLock="1"/>
      </w:r>
      <w:r w:rsidR="00351A05">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lt;i&gt;et al.&lt;/i&gt;, 2012; Habli &lt;i&gt;et al.&lt;/i&gt;, 2018)","plainTextFormattedCitation":"(Despotou et al., 2012; Habli et al., 2018)","previouslyFormattedCitation":"(Habli et al. 2018; Despotou et al. 2012)"},"properties":{"noteIndex":0},"schema":"https://github.com/citation-style-language/schema/raw/master/csl-citation.json"}</w:instrText>
      </w:r>
      <w:r w:rsidR="006A4C08" w:rsidRPr="006A4C08">
        <w:fldChar w:fldCharType="separate"/>
      </w:r>
      <w:r w:rsidR="00351A05" w:rsidRPr="00351A05">
        <w:rPr>
          <w:noProof/>
        </w:rPr>
        <w:t xml:space="preserve">(Despotou </w:t>
      </w:r>
      <w:r w:rsidR="00351A05" w:rsidRPr="00351A05">
        <w:rPr>
          <w:i/>
          <w:noProof/>
        </w:rPr>
        <w:t>et al.</w:t>
      </w:r>
      <w:r w:rsidR="00351A05" w:rsidRPr="00351A05">
        <w:rPr>
          <w:noProof/>
        </w:rPr>
        <w:t xml:space="preserve">, 2012; Habli </w:t>
      </w:r>
      <w:r w:rsidR="00351A05" w:rsidRPr="00351A05">
        <w:rPr>
          <w:i/>
          <w:noProof/>
        </w:rPr>
        <w:t>et al.</w:t>
      </w:r>
      <w:r w:rsidR="00351A05" w:rsidRPr="00351A05">
        <w:rPr>
          <w:noProof/>
        </w:rPr>
        <w:t>, 2018)</w:t>
      </w:r>
      <w:r w:rsidR="006A4C08" w:rsidRPr="006A4C08">
        <w:fldChar w:fldCharType="end"/>
      </w:r>
      <w:r w:rsidR="006A4C08" w:rsidRPr="006A4C08">
        <w:t xml:space="preserve"> </w:t>
      </w:r>
      <w:r w:rsidRPr="006A4C08">
        <w:t xml:space="preserve">and for healthcare services </w:t>
      </w:r>
      <w:r w:rsidRPr="006A4C08">
        <w:fldChar w:fldCharType="begin" w:fldLock="1"/>
      </w:r>
      <w:r w:rsidR="00351A05">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lt;i&gt;et al.&lt;/i&gt;, 2015)","plainTextFormattedCitation":"(Sujan et al., 2015)","previouslyFormattedCitation":"(Sujan et al. 2015)"},"properties":{"noteIndex":0},"schema":"https://github.com/citation-style-language/schema/raw/master/csl-citation.json"}</w:instrText>
      </w:r>
      <w:r w:rsidRPr="006A4C08">
        <w:fldChar w:fldCharType="separate"/>
      </w:r>
      <w:r w:rsidR="00351A05" w:rsidRPr="00351A05">
        <w:rPr>
          <w:noProof/>
        </w:rPr>
        <w:t xml:space="preserve">(Sujan </w:t>
      </w:r>
      <w:r w:rsidR="00351A05" w:rsidRPr="00351A05">
        <w:rPr>
          <w:i/>
          <w:noProof/>
        </w:rPr>
        <w:t>et al.</w:t>
      </w:r>
      <w:r w:rsidR="00351A05" w:rsidRPr="00351A05">
        <w:rPr>
          <w:noProof/>
        </w:rPr>
        <w:t>, 2015)</w:t>
      </w:r>
      <w:r w:rsidRPr="006A4C08">
        <w:fldChar w:fldCharType="end"/>
      </w:r>
      <w:r w:rsidRPr="006A4C08">
        <w:t>.</w:t>
      </w:r>
    </w:p>
    <w:p w14:paraId="407B6E7B" w14:textId="45B0588E" w:rsidR="00F76262" w:rsidRDefault="00F76262" w:rsidP="00004E11">
      <w:pPr>
        <w:rPr>
          <w:color w:val="4472C4" w:themeColor="accent5"/>
        </w:rPr>
      </w:pPr>
    </w:p>
    <w:p w14:paraId="1BDF9003" w14:textId="54D243E9" w:rsidR="007E4136" w:rsidRDefault="007E4136" w:rsidP="007E4136">
      <w:pPr>
        <w:pStyle w:val="Heading2"/>
      </w:pPr>
      <w:r>
        <w:t>Interoperability</w:t>
      </w:r>
    </w:p>
    <w:p w14:paraId="1ED57638" w14:textId="6847DF01" w:rsidR="00F32618" w:rsidRPr="00C90E7C" w:rsidRDefault="00C90E7C" w:rsidP="007E4136">
      <w:r>
        <w:t xml:space="preserve">An evolving market of HITs creates a dynamic network of information flows that might not be compatible. </w:t>
      </w:r>
      <w:r w:rsidR="00F32618" w:rsidRPr="00C90E7C">
        <w:t>Safe development and use of m</w:t>
      </w:r>
      <w:r w:rsidR="000D63DD" w:rsidRPr="00C90E7C">
        <w:t xml:space="preserve">iddleware </w:t>
      </w:r>
      <w:r w:rsidR="00F32618" w:rsidRPr="00C90E7C">
        <w:t>will be essential to provide</w:t>
      </w:r>
      <w:r w:rsidR="000D63DD" w:rsidRPr="00C90E7C">
        <w:t xml:space="preserve"> </w:t>
      </w:r>
      <w:r w:rsidR="00F32618" w:rsidRPr="00C90E7C">
        <w:t>an intermediary “</w:t>
      </w:r>
      <w:r w:rsidR="000D63DD" w:rsidRPr="00C90E7C">
        <w:rPr>
          <w:i/>
        </w:rPr>
        <w:t xml:space="preserve">to abstract </w:t>
      </w:r>
      <w:r w:rsidR="00F32618" w:rsidRPr="00C90E7C">
        <w:t>[the]</w:t>
      </w:r>
      <w:r w:rsidR="000D63DD" w:rsidRPr="00C90E7C">
        <w:rPr>
          <w:i/>
        </w:rPr>
        <w:t xml:space="preserve"> heterogeneity </w:t>
      </w:r>
      <w:r w:rsidR="00F32618" w:rsidRPr="00C90E7C">
        <w:t>[of HITs]</w:t>
      </w:r>
      <w:r w:rsidR="00F32618" w:rsidRPr="00C90E7C">
        <w:rPr>
          <w:i/>
        </w:rPr>
        <w:t xml:space="preserve"> …</w:t>
      </w:r>
      <w:r w:rsidR="000D63DD" w:rsidRPr="00C90E7C">
        <w:rPr>
          <w:i/>
        </w:rPr>
        <w:t xml:space="preserve"> to achieve a seamless integration</w:t>
      </w:r>
      <w:r w:rsidR="000D63DD" w:rsidRPr="00C90E7C">
        <w:t xml:space="preserve">” </w:t>
      </w:r>
      <w:r w:rsidR="000D63DD" w:rsidRPr="00C90E7C">
        <w:fldChar w:fldCharType="begin" w:fldLock="1"/>
      </w:r>
      <w:r w:rsidR="00351A05">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Martín and Rubio, 2016)","plainTextFormattedCitation":"(Díaz, Martín and Rubio, 2016)","previouslyFormattedCitation":"(Díaz, Martín, and Rubio 2016)"},"properties":{"noteIndex":0},"schema":"https://github.com/citation-style-language/schema/raw/master/csl-citation.json"}</w:instrText>
      </w:r>
      <w:r w:rsidR="000D63DD" w:rsidRPr="00C90E7C">
        <w:fldChar w:fldCharType="separate"/>
      </w:r>
      <w:r w:rsidR="00351A05" w:rsidRPr="00351A05">
        <w:rPr>
          <w:noProof/>
        </w:rPr>
        <w:t>(Díaz, Martín and Rubio, 2016)</w:t>
      </w:r>
      <w:r w:rsidR="000D63DD" w:rsidRPr="00C90E7C">
        <w:fldChar w:fldCharType="end"/>
      </w:r>
      <w:r w:rsidR="00F32618" w:rsidRPr="00C90E7C">
        <w:t>.</w:t>
      </w:r>
      <w:r>
        <w:t xml:space="preserve"> </w:t>
      </w:r>
      <w:r w:rsidR="00F32618" w:rsidRPr="00C90E7C">
        <w:t xml:space="preserve">Proposed solutions include standards for exchanging </w:t>
      </w:r>
      <w:r>
        <w:t>electronic health records</w:t>
      </w:r>
      <w:r w:rsidR="00F32618" w:rsidRPr="00C90E7C">
        <w:t xml:space="preserve"> </w:t>
      </w:r>
      <w:r w:rsidR="00F32618" w:rsidRPr="00C90E7C">
        <w:fldChar w:fldCharType="begin" w:fldLock="1"/>
      </w:r>
      <w:r w:rsidR="00351A05">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Ameler and Surges, 2019; Saripalle, Runyan and Russell, 2019)","manualFormatting":"(Saripalle et al., 2019; see Houta et al., 2019 for application in epilepsy data)","plainTextFormattedCitation":"(Houta, Ameler and Surges, 2019; Saripalle, Runyan and Russell, 2019)","previouslyFormattedCitation":"(Saripalle, Runyan, and Russell 2019; Houta, Ameler, and Surges 2019)"},"properties":{"noteIndex":0},"schema":"https://github.com/citation-style-language/schema/raw/master/csl-citation.json"}</w:instrText>
      </w:r>
      <w:r w:rsidR="00F32618" w:rsidRPr="00C90E7C">
        <w:fldChar w:fldCharType="separate"/>
      </w:r>
      <w:r w:rsidR="00F32618" w:rsidRPr="00C90E7C">
        <w:rPr>
          <w:noProof/>
        </w:rPr>
        <w:t>(Saripalle et al., 2019; see Houta et al., 2019 for application in epilepsy data)</w:t>
      </w:r>
      <w:r w:rsidR="00F32618" w:rsidRPr="00C90E7C">
        <w:fldChar w:fldCharType="end"/>
      </w:r>
      <w:r w:rsidRPr="00C90E7C">
        <w:t xml:space="preserve">, distributed architectures to integrate </w:t>
      </w:r>
      <w:r>
        <w:t>electronic health records</w:t>
      </w:r>
      <w:r w:rsidR="00AC4FD6">
        <w:t xml:space="preserve"> </w:t>
      </w:r>
      <w:r w:rsidR="005E1870">
        <w:fldChar w:fldCharType="begin" w:fldLock="1"/>
      </w:r>
      <w:r w:rsidR="00351A05">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André and Righi, 2017; Roehrs, 2019; Roehrs &lt;i&gt;et al.&lt;/i&gt;, 2019)","plainTextFormattedCitation":"(Roehrs, André and Righi, 2017; Roehrs, 2019; Roehrs et al., 2019)","previouslyFormattedCitation":"(Roehrs 2019; Roehrs, André, and Righi 2017; Roehrs et al. 2019)"},"properties":{"noteIndex":0},"schema":"https://github.com/citation-style-language/schema/raw/master/csl-citation.json"}</w:instrText>
      </w:r>
      <w:r w:rsidR="005E1870">
        <w:fldChar w:fldCharType="separate"/>
      </w:r>
      <w:r w:rsidR="00351A05" w:rsidRPr="00351A05">
        <w:rPr>
          <w:noProof/>
        </w:rPr>
        <w:t xml:space="preserve">(Roehrs, André and Righi, 2017; Roehrs, 2019; Roehrs </w:t>
      </w:r>
      <w:r w:rsidR="00351A05" w:rsidRPr="00351A05">
        <w:rPr>
          <w:i/>
          <w:noProof/>
        </w:rPr>
        <w:t>et al.</w:t>
      </w:r>
      <w:r w:rsidR="00351A05" w:rsidRPr="00351A05">
        <w:rPr>
          <w:noProof/>
        </w:rPr>
        <w:t>, 2019)</w:t>
      </w:r>
      <w:r w:rsidR="005E1870">
        <w:fldChar w:fldCharType="end"/>
      </w:r>
      <w:r w:rsidRPr="00C90E7C">
        <w:t>, and 3</w:t>
      </w:r>
      <w:r w:rsidRPr="00C90E7C">
        <w:rPr>
          <w:vertAlign w:val="superscript"/>
        </w:rPr>
        <w:t>rd</w:t>
      </w:r>
      <w:r w:rsidRPr="00C90E7C">
        <w:t xml:space="preserve">-party infrastructure for linkage and querying of </w:t>
      </w:r>
      <w:r>
        <w:t>electronic health records</w:t>
      </w:r>
      <w:r w:rsidRPr="00C90E7C">
        <w:t xml:space="preserve">, e.g. the CSIRO Health Data Integration tool </w:t>
      </w:r>
      <w:r w:rsidRPr="00C90E7C">
        <w:fldChar w:fldCharType="begin" w:fldLock="1"/>
      </w:r>
      <w:r w:rsidR="00351A05">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Pang and Maeder, 2007)","plainTextFormattedCitation":"(Hansen, Pang and Maeder, 2007)","previouslyFormattedCitation":"(Hansen, Pang, and Maeder 2007)"},"properties":{"noteIndex":0},"schema":"https://github.com/citation-style-language/schema/raw/master/csl-citation.json"}</w:instrText>
      </w:r>
      <w:r w:rsidRPr="00C90E7C">
        <w:fldChar w:fldCharType="separate"/>
      </w:r>
      <w:r w:rsidR="00351A05" w:rsidRPr="00351A05">
        <w:rPr>
          <w:noProof/>
        </w:rPr>
        <w:t>(Hansen, Pang and Maeder, 2007)</w:t>
      </w:r>
      <w:r w:rsidRPr="00C90E7C">
        <w:fldChar w:fldCharType="end"/>
      </w:r>
      <w:r w:rsidRPr="00C90E7C">
        <w:t xml:space="preserve">. </w:t>
      </w:r>
    </w:p>
    <w:p w14:paraId="2FDF57EB" w14:textId="7DB3CD07" w:rsidR="00CB1C67" w:rsidRDefault="00CB1C67" w:rsidP="00E97300"/>
    <w:p w14:paraId="1ABCE160" w14:textId="3D052651" w:rsidR="00810D0C" w:rsidRDefault="00810D0C" w:rsidP="00810D0C">
      <w:pPr>
        <w:pStyle w:val="Heading2"/>
      </w:pPr>
      <w:commentRangeStart w:id="205"/>
      <w:r>
        <w:t>Dynamic and causal modelling</w:t>
      </w:r>
      <w:commentRangeEnd w:id="205"/>
      <w:r w:rsidR="00DD5E0F">
        <w:rPr>
          <w:rStyle w:val="CommentReference"/>
          <w:rFonts w:asciiTheme="minorHAnsi" w:eastAsiaTheme="minorHAnsi" w:hAnsiTheme="minorHAnsi" w:cstheme="minorBidi"/>
        </w:rPr>
        <w:commentReference w:id="205"/>
      </w:r>
    </w:p>
    <w:p w14:paraId="0F7D5E48" w14:textId="1A1EFE38" w:rsidR="006A4C08" w:rsidRDefault="000C66E7" w:rsidP="000C66E7">
      <w:r>
        <w:t xml:space="preserve">Dynamic-modelling methods </w:t>
      </w:r>
      <w:r w:rsidR="00DD5E0F">
        <w:fldChar w:fldCharType="begin" w:fldLock="1"/>
      </w:r>
      <w:r w:rsidR="00351A05">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abca20ae-ecf2-4df5-998f-9e680410e4c4"]}],"mendeley":{"formattedCitation":"(Su &lt;i&gt;et al.&lt;/i&gt;, 2018)","plainTextFormattedCitation":"(Su et al., 2018)","previouslyFormattedCitation":"(Su et al. 2018)"},"properties":{"noteIndex":0},"schema":"https://github.com/citation-style-language/schema/raw/master/csl-citation.json"}</w:instrText>
      </w:r>
      <w:r w:rsidR="00DD5E0F">
        <w:fldChar w:fldCharType="separate"/>
      </w:r>
      <w:r w:rsidR="00351A05" w:rsidRPr="00351A05">
        <w:rPr>
          <w:noProof/>
        </w:rPr>
        <w:t xml:space="preserve">(Su </w:t>
      </w:r>
      <w:r w:rsidR="00351A05" w:rsidRPr="00351A05">
        <w:rPr>
          <w:i/>
          <w:noProof/>
        </w:rPr>
        <w:t>et al.</w:t>
      </w:r>
      <w:r w:rsidR="00351A05" w:rsidRPr="00351A05">
        <w:rPr>
          <w:noProof/>
        </w:rPr>
        <w:t>, 2018)</w:t>
      </w:r>
      <w:r w:rsidR="00DD5E0F">
        <w:fldChar w:fldCharType="end"/>
      </w:r>
      <w:r w:rsidR="00DD5E0F">
        <w:t xml:space="preserve"> </w:t>
      </w:r>
      <w:r>
        <w:t xml:space="preserve">are methods for building prediction models </w:t>
      </w:r>
      <w:r w:rsidR="00C4500B">
        <w:t>that</w:t>
      </w:r>
      <w:r>
        <w:t xml:space="preserve"> </w:t>
      </w:r>
      <w:r w:rsidR="00C4500B">
        <w:t>(</w:t>
      </w:r>
      <w:r>
        <w:t>at least</w:t>
      </w:r>
      <w:r w:rsidR="00C4500B">
        <w:t>)</w:t>
      </w:r>
      <w:r>
        <w:t xml:space="preserve"> maintain predictive performance over time in response to observed changes</w:t>
      </w:r>
      <w:r w:rsidRPr="000C66E7">
        <w:t xml:space="preserve"> </w:t>
      </w:r>
      <w:r>
        <w:t xml:space="preserve">in the underlying the phenomena of interest </w:t>
      </w:r>
      <w:r>
        <w:fldChar w:fldCharType="begin" w:fldLock="1"/>
      </w:r>
      <w:r w:rsidR="00351A05">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et al. 2018)"},"properties":{"noteIndex":0},"schema":"https://github.com/citation-style-language/schema/raw/master/csl-citation.json"}</w:instrText>
      </w:r>
      <w:r>
        <w:fldChar w:fldCharType="separate"/>
      </w:r>
      <w:r w:rsidR="00351A05" w:rsidRPr="00351A05">
        <w:rPr>
          <w:noProof/>
        </w:rPr>
        <w:t xml:space="preserve">(Jenkins </w:t>
      </w:r>
      <w:r w:rsidR="00351A05" w:rsidRPr="00351A05">
        <w:rPr>
          <w:i/>
          <w:noProof/>
        </w:rPr>
        <w:t>et al.</w:t>
      </w:r>
      <w:r w:rsidR="00351A05" w:rsidRPr="00351A05">
        <w:rPr>
          <w:noProof/>
        </w:rPr>
        <w:t>, 2018)</w:t>
      </w:r>
      <w:r>
        <w:fldChar w:fldCharType="end"/>
      </w:r>
      <w:r>
        <w:t xml:space="preserve">. They provide a solution to the transient relevance of predictive models that </w:t>
      </w:r>
      <w:r w:rsidR="00DD5E0F">
        <w:t xml:space="preserve">are typically informed by a single snapshot of data, which might already be outdated depending on the pace at which the phenomenon evolves and the rate at which data can be collected. </w:t>
      </w:r>
      <w:r>
        <w:t xml:space="preserve">Dynamic-modelling methods have already been applied </w:t>
      </w:r>
      <w:r w:rsidR="00C4500B">
        <w:t>for</w:t>
      </w:r>
      <w:r>
        <w:t xml:space="preserve"> predicting relapse of cancer </w:t>
      </w:r>
      <w:r>
        <w:fldChar w:fldCharType="begin" w:fldLock="1"/>
      </w:r>
      <w:r w:rsidR="00351A05">
        <w:instrText>ADDIN CSL_CITATION {"citationItems":[{"id":"ITEM-1","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1","issue":"13","issued":{"date-parts":[["2016"]]},"page":"2167-2182","title":"A two-stage approach for dynamic prediction of time-to-event distributions","type":"article-journal","volume":"35"},"uris":["http://www.mendeley.com/documents/?uuid=13aeece1-3d3e-419d-b329-c214fca9394e"]}],"mendeley":{"formattedCitation":"(Huang &lt;i&gt;et al.&lt;/i&gt;, 2016)","plainTextFormattedCitation":"(Huang et al., 2016)","previouslyFormattedCitation":"(Huang et al. 2016)"},"properties":{"noteIndex":0},"schema":"https://github.com/citation-style-language/schema/raw/master/csl-citation.json"}</w:instrText>
      </w:r>
      <w:r>
        <w:fldChar w:fldCharType="separate"/>
      </w:r>
      <w:r w:rsidR="00351A05" w:rsidRPr="00351A05">
        <w:rPr>
          <w:noProof/>
        </w:rPr>
        <w:t xml:space="preserve">(Huang </w:t>
      </w:r>
      <w:r w:rsidR="00351A05" w:rsidRPr="00351A05">
        <w:rPr>
          <w:i/>
          <w:noProof/>
        </w:rPr>
        <w:t>et al.</w:t>
      </w:r>
      <w:r w:rsidR="00351A05" w:rsidRPr="00351A05">
        <w:rPr>
          <w:noProof/>
        </w:rPr>
        <w:t>, 2016)</w:t>
      </w:r>
      <w:r>
        <w:fldChar w:fldCharType="end"/>
      </w:r>
      <w:r>
        <w:t xml:space="preserve"> and </w:t>
      </w:r>
      <w:r w:rsidRPr="000C66E7">
        <w:t>mortality after cardiac surgery</w:t>
      </w:r>
      <w:r>
        <w:t xml:space="preserve"> </w:t>
      </w:r>
      <w:r>
        <w:fldChar w:fldCharType="begin" w:fldLock="1"/>
      </w:r>
      <w:r w:rsidR="00351A05">
        <w:instrText>ADDIN CSL_CITATION {"citationItems":[{"id":"ITEM-1","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1","issue":"6","issued":{"date-parts":[["2013"]]},"page":"649-658","title":"Dynamic prediction modeling approaches for cardiac surgery","type":"article-journal","volume":"6"},"uris":["http://www.mendeley.com/documents/?uuid=d9d9cc3f-3960-4206-8469-e61e4594d41a"]}],"mendeley":{"formattedCitation":"(Hickey &lt;i&gt;et al.&lt;/i&gt;, 2013)","plainTextFormattedCitation":"(Hickey et al., 2013)","previouslyFormattedCitation":"(Hickey et al. 2013)"},"properties":{"noteIndex":0},"schema":"https://github.com/citation-style-language/schema/raw/master/csl-citation.json"}</w:instrText>
      </w:r>
      <w:r>
        <w:fldChar w:fldCharType="separate"/>
      </w:r>
      <w:r w:rsidR="00351A05" w:rsidRPr="00351A05">
        <w:rPr>
          <w:noProof/>
        </w:rPr>
        <w:t xml:space="preserve">(Hickey </w:t>
      </w:r>
      <w:r w:rsidR="00351A05" w:rsidRPr="00351A05">
        <w:rPr>
          <w:i/>
          <w:noProof/>
        </w:rPr>
        <w:t>et al.</w:t>
      </w:r>
      <w:r w:rsidR="00351A05" w:rsidRPr="00351A05">
        <w:rPr>
          <w:noProof/>
        </w:rPr>
        <w:t>, 2013)</w:t>
      </w:r>
      <w:r>
        <w:fldChar w:fldCharType="end"/>
      </w:r>
      <w:r>
        <w:t>. Recently, progress continues to be made develop</w:t>
      </w:r>
      <w:r w:rsidR="00C4500B">
        <w:t>ing</w:t>
      </w:r>
      <w:r>
        <w:t xml:space="preserve"> models that respect the latent, data-generating processes underlying the phenomena of interest </w:t>
      </w:r>
      <w:r>
        <w:fldChar w:fldCharType="begin" w:fldLock="1"/>
      </w:r>
      <w:r w:rsidR="00351A05">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lt;i&gt;et al.&lt;/i&gt;, 2019)","plainTextFormattedCitation":"(Sperrin et al., 2019)","previouslyFormattedCitation":"(Sperrin et al. 2019)"},"properties":{"noteIndex":0},"schema":"https://github.com/citation-style-language/schema/raw/master/csl-citation.json"}</w:instrText>
      </w:r>
      <w:r>
        <w:fldChar w:fldCharType="separate"/>
      </w:r>
      <w:r w:rsidR="00351A05" w:rsidRPr="00351A05">
        <w:rPr>
          <w:noProof/>
        </w:rPr>
        <w:t xml:space="preserve">(Sperrin </w:t>
      </w:r>
      <w:r w:rsidR="00351A05" w:rsidRPr="00351A05">
        <w:rPr>
          <w:i/>
          <w:noProof/>
        </w:rPr>
        <w:t>et al.</w:t>
      </w:r>
      <w:r w:rsidR="00351A05" w:rsidRPr="00351A05">
        <w:rPr>
          <w:noProof/>
        </w:rPr>
        <w:t>, 2019)</w:t>
      </w:r>
      <w:r>
        <w:fldChar w:fldCharType="end"/>
      </w:r>
      <w:r>
        <w:t>.</w:t>
      </w:r>
    </w:p>
    <w:p w14:paraId="4B879E97" w14:textId="77777777" w:rsidR="006A4C08" w:rsidRPr="00810D0C" w:rsidRDefault="006A4C08" w:rsidP="00004E11"/>
    <w:p w14:paraId="3E8E62A2" w14:textId="1AD0E97B" w:rsidR="00745D0A" w:rsidRDefault="00745D0A" w:rsidP="00745D0A">
      <w:pPr>
        <w:pStyle w:val="Heading2"/>
      </w:pPr>
      <w:r>
        <w:lastRenderedPageBreak/>
        <w:t>M</w:t>
      </w:r>
      <w:r w:rsidR="003C1579">
        <w:t xml:space="preserve">achine </w:t>
      </w:r>
      <w:r>
        <w:t>L</w:t>
      </w:r>
      <w:r w:rsidR="003C1579">
        <w:t>earning</w:t>
      </w:r>
      <w:r>
        <w:t xml:space="preserve"> for data quality</w:t>
      </w:r>
    </w:p>
    <w:p w14:paraId="05541B14" w14:textId="5351264A" w:rsidR="007728F1" w:rsidRDefault="00C4500B" w:rsidP="00B05D6C">
      <w:r>
        <w:t xml:space="preserve">As an example of the HIS’s self-regulation </w:t>
      </w:r>
      <w:r>
        <w:fldChar w:fldCharType="begin" w:fldLock="1"/>
      </w:r>
      <w:r w:rsidR="00351A05">
        <w:instrText>ADDIN CSL_CITATION {"citationItems":[{"id":"ITEM-1","itemData":{"author":[{"dropping-particle":"","family":"Comfort","given":"Louise K","non-dropping-particle":"","parse-names":false,"suffix":""}],"container-title":"Journal of Public Administration Research and Theory","id":"ITEM-1","issue":"3","issued":{"date-parts":[["1994"]]},"page":"393-410","title":"Self-Organization in Complex Systems","type":"article-journal","volume":"4"},"uris":["http://www.mendeley.com/documents/?uuid=8c2875b3-68e1-4529-ab11-8a7cbe7a1d62"]}],"mendeley":{"formattedCitation":"(Comfort, 1994)","plainTextFormattedCitation":"(Comfort, 1994)","previouslyFormattedCitation":"(Comfort 1994)"},"properties":{"noteIndex":0},"schema":"https://github.com/citation-style-language/schema/raw/master/csl-citation.json"}</w:instrText>
      </w:r>
      <w:r>
        <w:fldChar w:fldCharType="separate"/>
      </w:r>
      <w:r w:rsidR="00351A05" w:rsidRPr="00351A05">
        <w:rPr>
          <w:noProof/>
        </w:rPr>
        <w:t>(Comfort, 1994)</w:t>
      </w:r>
      <w:r>
        <w:fldChar w:fldCharType="end"/>
      </w:r>
      <w:r>
        <w:t xml:space="preserve">, </w:t>
      </w:r>
      <w:r w:rsidR="006A43D7">
        <w:t>progress in artificial intelligence (particularly anomaly detection) might help to mitigate pro</w:t>
      </w:r>
      <w:r w:rsidR="00BB063F">
        <w:t>blems arising from data errors</w:t>
      </w:r>
      <w:r>
        <w:t xml:space="preserve">, despite the potential threats to patient safety </w:t>
      </w:r>
      <w:r>
        <w:fldChar w:fldCharType="begin" w:fldLock="1"/>
      </w:r>
      <w:r w:rsidR="00351A05">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lt;i&gt;et al.&lt;/i&gt;, 2019; Macrae, 2019)","plainTextFormattedCitation":"(Challen et al., 2019; Macrae, 2019)","previouslyFormattedCitation":"(Macrae 2019; Challen et al. 2019)"},"properties":{"noteIndex":0},"schema":"https://github.com/citation-style-language/schema/raw/master/csl-citation.json"}</w:instrText>
      </w:r>
      <w:r>
        <w:fldChar w:fldCharType="separate"/>
      </w:r>
      <w:r w:rsidR="00351A05" w:rsidRPr="00351A05">
        <w:rPr>
          <w:noProof/>
        </w:rPr>
        <w:t xml:space="preserve">(Challen </w:t>
      </w:r>
      <w:r w:rsidR="00351A05" w:rsidRPr="00351A05">
        <w:rPr>
          <w:i/>
          <w:noProof/>
        </w:rPr>
        <w:t>et al.</w:t>
      </w:r>
      <w:r w:rsidR="00351A05" w:rsidRPr="00351A05">
        <w:rPr>
          <w:noProof/>
        </w:rPr>
        <w:t>, 2019; Macrae, 2019)</w:t>
      </w:r>
      <w:r>
        <w:fldChar w:fldCharType="end"/>
      </w:r>
      <w:r>
        <w:t xml:space="preserve">. </w:t>
      </w:r>
      <w:r w:rsidR="007728F1" w:rsidRPr="007728F1">
        <w:t xml:space="preserve">To minimise </w:t>
      </w:r>
      <w:r w:rsidR="00B613F9">
        <w:t>in</w:t>
      </w:r>
      <w:r w:rsidR="002B72B9">
        <w:t>appropriate decisions</w:t>
      </w:r>
      <w:r w:rsidR="007728F1" w:rsidRPr="007728F1">
        <w:t xml:space="preserve"> due to poor data quality, </w:t>
      </w:r>
      <w:r w:rsidR="007728F1" w:rsidRPr="007728F1">
        <w:fldChar w:fldCharType="begin" w:fldLock="1"/>
      </w:r>
      <w:r w:rsidR="00351A05">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Adibi and Wickramasinghe, 2020)","manualFormatting":"Sako et al. (2020)","plainTextFormattedCitation":"(Sako, Adibi and Wickramasinghe, 2020)","previouslyFormattedCitation":"(Sako, Adibi, and Wickramasinghe 2020)"},"properties":{"noteIndex":0},"schema":"https://github.com/citation-style-language/schema/raw/master/csl-citation.json"}</w:instrText>
      </w:r>
      <w:r w:rsidR="007728F1" w:rsidRPr="007728F1">
        <w:fldChar w:fldCharType="separate"/>
      </w:r>
      <w:r w:rsidR="007728F1" w:rsidRPr="007728F1">
        <w:rPr>
          <w:noProof/>
        </w:rPr>
        <w:t>Sako et al. (2020)</w:t>
      </w:r>
      <w:r w:rsidR="007728F1" w:rsidRPr="007728F1">
        <w:fldChar w:fldCharType="end"/>
      </w:r>
      <w:r w:rsidR="00BC70AB">
        <w:t xml:space="preserve"> provides a conceptual framework for automated assessment of data quality and information integrity</w:t>
      </w:r>
      <w:r w:rsidR="00EF53C4">
        <w:t>. Such models a</w:t>
      </w:r>
      <w:r w:rsidR="006A43D7">
        <w:t xml:space="preserve">re guides to operationalise </w:t>
      </w:r>
      <w:r w:rsidR="00EF53C4">
        <w:t xml:space="preserve">data quality assessment protocols </w:t>
      </w:r>
      <w:r w:rsidR="00EF53C4">
        <w:fldChar w:fldCharType="begin" w:fldLock="1"/>
      </w:r>
      <w:r w:rsidR="00351A05">
        <w:instrText>ADDIN CSL_CITATION {"citationItems":[{"id":"ITEM-1","itemData":{"author":[{"dropping-particle":"","family":"Weiskopf","given":"Nicole Gray","non-dropping-particle":"","parse-names":false,"suffix":""},{"dropping-particle":"","family":"Bakken","given":"Suzanne","non-dropping-particle":"","parse-names":false,"suffix":""},{"dropping-particle":"","family":"Hripcsak","given":"George","non-dropping-particle":"","parse-names":false,"suffix":""},{"dropping-particle":"","family":"Weng","given":"Chunhua","non-dropping-particle":"","parse-names":false,"suffix":""}],"container-title":"Journal of Electronic Health Data and Methods","id":"ITEM-1","issue":"1","issued":{"date-parts":[["2017"]]},"page":"1-19","title":"A data quality assessment guideline for electronic health record data reuse","type":"article-journal","volume":"5"},"uris":["http://www.mendeley.com/documents/?uuid=060552f4-72ee-4123-ad96-31fde2393164"]},{"id":"ITEM-2","itemData":{"DOI":"10.1016/j.jbi.2013.06.010","ISBN":"1532-0464","ISSN":"15320464","PMID":"23820016","abstract":"We demonstrate the importance of explicit definitions of electronic health record (EHR) data completeness and how different conceptualizations of completeness may impact findings from EHR-derived datasets. This study has important repercussions for researchers and clinicians engaged in the secondary use of EHR data. We describe four prototypical definitions of EHR completeness: documentation, breadth, density, and predictive completeness. Each definition dictates a different approach to the measurement of completeness. These measures were applied to representative data from NewYork-Presbyterian Hospital's clinical data warehouse. We found that according to any definition, the number of complete records in our clinical database is far lower than the nominal total. The proportion that meets criteria for completeness is heavily dependent on the definition of completeness used, and the different definitions generate different subsets of records. We conclude that the concept of completeness in EHR is contextual. We urge data consumers to be explicit in how they define a complete record and transparent about the limitations of their data. © 2013 The Authors.","author":[{"dropping-particle":"","family":"Weiskopf","given":"Nicole Gray","non-dropping-particle":"","parse-names":false,"suffix":""},{"dropping-particle":"","family":"Hripcsak","given":"George","non-dropping-particle":"","parse-names":false,"suffix":""},{"dropping-particle":"","family":"Swaminathan","given":"Sushmita","non-dropping-particle":"","parse-names":false,"suffix":""},{"dropping-particle":"","family":"Weng","given":"Chunhua","non-dropping-particle":"","parse-names":false,"suffix":""}],"container-title":"Journal of Biomedical Informatics","id":"ITEM-2","issue":"5","issued":{"date-parts":[["2013"]]},"page":"830-836","publisher":"Elsevier Inc.","title":"Defining and measuring completeness of electronic health records for secondary use","type":"article-journal","volume":"46"},"uris":["http://www.mendeley.com/documents/?uuid=4378f9a4-6537-4fcb-8548-174cd0ef67a4"]}],"mendeley":{"formattedCitation":"(Weiskopf &lt;i&gt;et al.&lt;/i&gt;, 2013, 2017)","plainTextFormattedCitation":"(Weiskopf et al., 2013, 2017)","previouslyFormattedCitation":"(Weiskopf et al. 2017, 2013)"},"properties":{"noteIndex":0},"schema":"https://github.com/citation-style-language/schema/raw/master/csl-citation.json"}</w:instrText>
      </w:r>
      <w:r w:rsidR="00EF53C4">
        <w:fldChar w:fldCharType="separate"/>
      </w:r>
      <w:r w:rsidR="00351A05" w:rsidRPr="00351A05">
        <w:rPr>
          <w:noProof/>
        </w:rPr>
        <w:t xml:space="preserve">(Weiskopf </w:t>
      </w:r>
      <w:r w:rsidR="00351A05" w:rsidRPr="00351A05">
        <w:rPr>
          <w:i/>
          <w:noProof/>
        </w:rPr>
        <w:t>et al.</w:t>
      </w:r>
      <w:r w:rsidR="00351A05" w:rsidRPr="00351A05">
        <w:rPr>
          <w:noProof/>
        </w:rPr>
        <w:t>, 2013, 2017)</w:t>
      </w:r>
      <w:r w:rsidR="00EF53C4">
        <w:fldChar w:fldCharType="end"/>
      </w:r>
      <w:r w:rsidR="00EF53C4">
        <w:t xml:space="preserve">, themselves informed by taxonomies of data quality dimensions </w:t>
      </w:r>
      <w:r w:rsidR="00EF53C4">
        <w:fldChar w:fldCharType="begin" w:fldLock="1"/>
      </w:r>
      <w:r w:rsidR="00351A05">
        <w:instrText>ADDIN CSL_CITATION {"citationItems":[{"id":"ITEM-1","itemData":{"DOI":"10.1136/amiajnl-2011-000681","ISBN":"1067-5027","ISSN":"10675027","PMID":"22733976","abstract":"OBJECTIVE To review the methods and dimensions of data quality assessment in the context of electronic health record (EHR) data reuse for research. 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 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 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 CONCLUSION There is currently little consistency or potential generalizability in the methods used to assess EHR data quality. If the reuse of EHR data for clinical research is to become accepted, researchers should adopt validated, systematic methods of EHR data quality assessment.","author":[{"dropping-particle":"","family":"Weiskopf","given":"Nicole Gray","non-dropping-particle":"","parse-names":false,"suffix":""},{"dropping-particle":"","family":"Weng","given":"Chunhua","non-dropping-particle":"","parse-names":false,"suffix":""}],"container-title":"Journal of the American Medical Informatics Association","id":"ITEM-1","issue":"1","issued":{"date-parts":[["2013"]]},"page":"144-151","title":"Methods and dimensions of electronic health record data quality assessment: Enabling reuse for clinical research","type":"article-journal","volume":"20"},"uris":["http://www.mendeley.com/documents/?uuid=48fefc44-97f9-404f-8fc0-3c16a6783c2d"]},{"id":"ITEM-2","itemData":{"DOI":"10.1177/0193945916689084","ISBN":"0193945916","ISSN":"15528456","PMID":"28322657","abstract":"The proliferation of the electronic health record (EHR) has led to increasing interest and opportunities for nurse scientists to use EHR data in a variety of research designs. However, methodological problems pertaining to data quality may arise when EHR data are used for nonclinical purposes. Therefore, this article describes common domains of data quality and approaches for quality appraisal in EHR research. Common data quality domains include data accuracy, completeness, consistency, credibility, and timeliness. Approaches for quality appraisal include data validation with data rules, evaluation and verification of data abstraction methods with statistical measures, data comparisons with manual chart review, management of missing data using statistical methods, and data triangulation between multiple EHR databases. Quality data enhance the validity and reliability of research findings, form the basis for conclusions derived from the data, and are, thus, an integral component in EHR-based study design and implementation.","author":[{"dropping-particle":"","family":"Feder","given":"Shelli L.","non-dropping-particle":"","parse-names":false,"suffix":""}],"container-title":"Western Journal of Nursing Research","id":"ITEM-2","issue":"5","issued":{"date-parts":[["2018"]]},"page":"753-766","title":"Data Quality in Electronic Health Records Research: Quality Domains and Assessment Methods","type":"article-journal","volume":"40"},"uris":["http://www.mendeley.com/documents/?uuid=d73c1f17-4cd1-45ca-a2a9-cab5d25fa7f9"]}],"mendeley":{"formattedCitation":"(Weiskopf and Weng, 2013; Feder, 2018)","manualFormatting":"(e.g. Feder, 2018; Weiskopf &amp; Weng, 2013)","plainTextFormattedCitation":"(Weiskopf and Weng, 2013; Feder, 2018)","previouslyFormattedCitation":"(Weiskopf and Weng 2013; Feder 2018)"},"properties":{"noteIndex":0},"schema":"https://github.com/citation-style-language/schema/raw/master/csl-citation.json"}</w:instrText>
      </w:r>
      <w:r w:rsidR="00EF53C4">
        <w:fldChar w:fldCharType="separate"/>
      </w:r>
      <w:r w:rsidR="00C2018E" w:rsidRPr="00C2018E">
        <w:rPr>
          <w:noProof/>
        </w:rPr>
        <w:t>(</w:t>
      </w:r>
      <w:r w:rsidR="00C2018E">
        <w:rPr>
          <w:noProof/>
        </w:rPr>
        <w:t xml:space="preserve">e.g. </w:t>
      </w:r>
      <w:r w:rsidR="00C2018E" w:rsidRPr="00C2018E">
        <w:rPr>
          <w:noProof/>
        </w:rPr>
        <w:t>Feder, 2018; Weiskopf &amp; Weng, 2013)</w:t>
      </w:r>
      <w:r w:rsidR="00EF53C4">
        <w:fldChar w:fldCharType="end"/>
      </w:r>
      <w:r w:rsidR="00EF53C4">
        <w:t>.</w:t>
      </w:r>
    </w:p>
    <w:p w14:paraId="31864611" w14:textId="77777777" w:rsidR="00004E11" w:rsidRDefault="00004E11" w:rsidP="00B05D6C"/>
    <w:p w14:paraId="175414E6" w14:textId="0A6CDAB3" w:rsidR="00004E11" w:rsidRDefault="00004E11" w:rsidP="00004E11">
      <w:pPr>
        <w:pStyle w:val="Heading2"/>
      </w:pPr>
      <w:commentRangeStart w:id="206"/>
      <w:commentRangeStart w:id="207"/>
      <w:r>
        <w:t>Human Factors</w:t>
      </w:r>
      <w:commentRangeEnd w:id="206"/>
      <w:commentRangeEnd w:id="207"/>
      <w:ins w:id="208" w:author="Ciarán McInerney" w:date="2020-06-11T16:54:00Z">
        <w:r w:rsidR="0093483F">
          <w:t>/Sociotechnical Approach</w:t>
        </w:r>
      </w:ins>
      <w:r w:rsidR="00DD5E0F">
        <w:rPr>
          <w:rStyle w:val="CommentReference"/>
          <w:rFonts w:asciiTheme="minorHAnsi" w:eastAsiaTheme="minorHAnsi" w:hAnsiTheme="minorHAnsi" w:cstheme="minorBidi"/>
        </w:rPr>
        <w:commentReference w:id="206"/>
      </w:r>
      <w:r w:rsidR="0093483F">
        <w:rPr>
          <w:rStyle w:val="CommentReference"/>
          <w:rFonts w:asciiTheme="minorHAnsi" w:eastAsiaTheme="minorHAnsi" w:hAnsiTheme="minorHAnsi" w:cstheme="minorBidi"/>
        </w:rPr>
        <w:commentReference w:id="207"/>
      </w:r>
    </w:p>
    <w:p w14:paraId="3E7B6785" w14:textId="77777777" w:rsidR="00DD5E0F" w:rsidRDefault="00DD5E0F" w:rsidP="00DD5E0F">
      <w:pPr>
        <w:rPr>
          <w:color w:val="FF0000"/>
        </w:rPr>
      </w:pPr>
      <w:r>
        <w:rPr>
          <w:color w:val="FF0000"/>
        </w:rPr>
        <w:t>* * * * * * * * * * * * * * * * * * * * * * * * *</w:t>
      </w:r>
    </w:p>
    <w:p w14:paraId="1F3F2585" w14:textId="77777777" w:rsidR="00DD5E0F" w:rsidRDefault="00DD5E0F" w:rsidP="00DD5E0F">
      <w:pPr>
        <w:rPr>
          <w:color w:val="FF0000"/>
        </w:rPr>
      </w:pPr>
      <w:r>
        <w:rPr>
          <w:color w:val="FF0000"/>
        </w:rPr>
        <w:t>* * * * * * * * * * * * * * * * * * * * * * * * *</w:t>
      </w:r>
    </w:p>
    <w:p w14:paraId="7BE2FF61" w14:textId="675AA904" w:rsidR="006D4CAF" w:rsidRDefault="006D4CAF" w:rsidP="006D4CAF"/>
    <w:p w14:paraId="1C12E183" w14:textId="77777777" w:rsidR="00EC546B" w:rsidRDefault="00EC546B" w:rsidP="006D4CAF"/>
    <w:p w14:paraId="4E6C1F67" w14:textId="77777777" w:rsidR="006D4CAF" w:rsidRDefault="006D4CAF" w:rsidP="00F700A2">
      <w:pPr>
        <w:pStyle w:val="Heading1"/>
      </w:pPr>
      <w:commentRangeStart w:id="209"/>
      <w:r>
        <w:t>Conclusion</w:t>
      </w:r>
      <w:commentRangeEnd w:id="209"/>
      <w:r w:rsidR="00DD5E0F">
        <w:rPr>
          <w:rStyle w:val="CommentReference"/>
          <w:rFonts w:asciiTheme="minorHAnsi" w:eastAsiaTheme="minorHAnsi" w:hAnsiTheme="minorHAnsi" w:cstheme="minorBidi"/>
        </w:rPr>
        <w:commentReference w:id="209"/>
      </w:r>
    </w:p>
    <w:p w14:paraId="58D0CA1D" w14:textId="6BE1CC88" w:rsidR="000250BA" w:rsidRPr="00DD5E0F" w:rsidRDefault="00502C2A" w:rsidP="006D4CAF">
      <w:pPr>
        <w:rPr>
          <w:color w:val="4472C4" w:themeColor="accent5"/>
        </w:rPr>
      </w:pPr>
      <w:r>
        <w:rPr>
          <w:color w:val="4472C4" w:themeColor="accent5"/>
        </w:rPr>
        <w:t xml:space="preserve">[Words &lt; 150] </w:t>
      </w:r>
      <w:r w:rsidR="009B3EEC" w:rsidRPr="00F700A2">
        <w:rPr>
          <w:color w:val="4472C4" w:themeColor="accent5"/>
        </w:rPr>
        <w:t xml:space="preserve">The purposes of this section are to 1) summarise the intention of this first collaboration in the series, </w:t>
      </w:r>
      <w:r w:rsidR="009B3EEC" w:rsidRPr="00A2296F">
        <w:rPr>
          <w:strike/>
          <w:color w:val="4472C4" w:themeColor="accent5"/>
          <w:rPrChange w:id="210" w:author="Ciarán McInerney" w:date="2020-06-11T12:57:00Z">
            <w:rPr>
              <w:color w:val="4472C4" w:themeColor="accent5"/>
            </w:rPr>
          </w:rPrChange>
        </w:rPr>
        <w:t xml:space="preserve">2) succinctly summarise the </w:t>
      </w:r>
      <w:r w:rsidR="000C0B41" w:rsidRPr="00A2296F">
        <w:rPr>
          <w:strike/>
          <w:color w:val="4472C4" w:themeColor="accent5"/>
          <w:rPrChange w:id="211" w:author="Ciarán McInerney" w:date="2020-06-11T12:57:00Z">
            <w:rPr>
              <w:color w:val="4472C4" w:themeColor="accent5"/>
            </w:rPr>
          </w:rPrChange>
        </w:rPr>
        <w:t>characteristics</w:t>
      </w:r>
      <w:r w:rsidR="009B3EEC" w:rsidRPr="00A2296F">
        <w:rPr>
          <w:strike/>
          <w:color w:val="4472C4" w:themeColor="accent5"/>
          <w:rPrChange w:id="212" w:author="Ciarán McInerney" w:date="2020-06-11T12:57:00Z">
            <w:rPr>
              <w:color w:val="4472C4" w:themeColor="accent5"/>
            </w:rPr>
          </w:rPrChange>
        </w:rPr>
        <w:t xml:space="preserve"> of new and emerging </w:t>
      </w:r>
      <w:r w:rsidR="00AA6BB1" w:rsidRPr="00A2296F">
        <w:rPr>
          <w:strike/>
          <w:color w:val="4472C4" w:themeColor="accent5"/>
          <w:rPrChange w:id="213" w:author="Ciarán McInerney" w:date="2020-06-11T12:57:00Z">
            <w:rPr>
              <w:color w:val="4472C4" w:themeColor="accent5"/>
            </w:rPr>
          </w:rPrChange>
        </w:rPr>
        <w:t>health information tech</w:t>
      </w:r>
      <w:r w:rsidR="009B3EEC" w:rsidRPr="00A2296F">
        <w:rPr>
          <w:strike/>
          <w:color w:val="4472C4" w:themeColor="accent5"/>
          <w:rPrChange w:id="214" w:author="Ciarán McInerney" w:date="2020-06-11T12:57:00Z">
            <w:rPr>
              <w:color w:val="4472C4" w:themeColor="accent5"/>
            </w:rPr>
          </w:rPrChange>
        </w:rPr>
        <w:t xml:space="preserve">nologies, 3) succinctly summarise the </w:t>
      </w:r>
      <w:r w:rsidR="000C0B41" w:rsidRPr="00A2296F">
        <w:rPr>
          <w:strike/>
          <w:color w:val="4472C4" w:themeColor="accent5"/>
          <w:rPrChange w:id="215" w:author="Ciarán McInerney" w:date="2020-06-11T12:57:00Z">
            <w:rPr>
              <w:color w:val="4472C4" w:themeColor="accent5"/>
            </w:rPr>
          </w:rPrChange>
        </w:rPr>
        <w:t>classes</w:t>
      </w:r>
      <w:r w:rsidR="009B3EEC" w:rsidRPr="00A2296F">
        <w:rPr>
          <w:strike/>
          <w:color w:val="4472C4" w:themeColor="accent5"/>
          <w:rPrChange w:id="216" w:author="Ciarán McInerney" w:date="2020-06-11T12:57:00Z">
            <w:rPr>
              <w:color w:val="4472C4" w:themeColor="accent5"/>
            </w:rPr>
          </w:rPrChange>
        </w:rPr>
        <w:t xml:space="preserve"> of </w:t>
      </w:r>
      <w:r w:rsidR="000C0B41" w:rsidRPr="00A2296F">
        <w:rPr>
          <w:strike/>
          <w:color w:val="4472C4" w:themeColor="accent5"/>
          <w:rPrChange w:id="217" w:author="Ciarán McInerney" w:date="2020-06-11T12:57:00Z">
            <w:rPr>
              <w:color w:val="4472C4" w:themeColor="accent5"/>
            </w:rPr>
          </w:rPrChange>
        </w:rPr>
        <w:t>patient-safety</w:t>
      </w:r>
      <w:r w:rsidR="009B3EEC" w:rsidRPr="00A2296F">
        <w:rPr>
          <w:strike/>
          <w:color w:val="4472C4" w:themeColor="accent5"/>
          <w:rPrChange w:id="218" w:author="Ciarán McInerney" w:date="2020-06-11T12:57:00Z">
            <w:rPr>
              <w:color w:val="4472C4" w:themeColor="accent5"/>
            </w:rPr>
          </w:rPrChange>
        </w:rPr>
        <w:t xml:space="preserve"> </w:t>
      </w:r>
      <w:r w:rsidR="000C0B41" w:rsidRPr="00A2296F">
        <w:rPr>
          <w:strike/>
          <w:color w:val="4472C4" w:themeColor="accent5"/>
          <w:rPrChange w:id="219" w:author="Ciarán McInerney" w:date="2020-06-11T12:57:00Z">
            <w:rPr>
              <w:color w:val="4472C4" w:themeColor="accent5"/>
            </w:rPr>
          </w:rPrChange>
        </w:rPr>
        <w:t>challenges and their safety implications</w:t>
      </w:r>
      <w:r w:rsidR="009B3EEC" w:rsidRPr="00A2296F">
        <w:rPr>
          <w:strike/>
          <w:color w:val="4472C4" w:themeColor="accent5"/>
          <w:rPrChange w:id="220" w:author="Ciarán McInerney" w:date="2020-06-11T12:57:00Z">
            <w:rPr>
              <w:color w:val="4472C4" w:themeColor="accent5"/>
            </w:rPr>
          </w:rPrChange>
        </w:rPr>
        <w:t xml:space="preserve">, 4) succinctly summarise </w:t>
      </w:r>
      <w:r w:rsidR="000C0B41" w:rsidRPr="00A2296F">
        <w:rPr>
          <w:strike/>
          <w:color w:val="4472C4" w:themeColor="accent5"/>
          <w:rPrChange w:id="221" w:author="Ciarán McInerney" w:date="2020-06-11T12:57:00Z">
            <w:rPr>
              <w:color w:val="4472C4" w:themeColor="accent5"/>
            </w:rPr>
          </w:rPrChange>
        </w:rPr>
        <w:t>our suggested approaches to address the patient-safety challenges</w:t>
      </w:r>
      <w:r w:rsidR="009B3EEC" w:rsidRPr="00A2296F">
        <w:rPr>
          <w:strike/>
          <w:color w:val="4472C4" w:themeColor="accent5"/>
          <w:rPrChange w:id="222" w:author="Ciarán McInerney" w:date="2020-06-11T12:57:00Z">
            <w:rPr>
              <w:color w:val="4472C4" w:themeColor="accent5"/>
            </w:rPr>
          </w:rPrChange>
        </w:rPr>
        <w:t>,</w:t>
      </w:r>
      <w:r w:rsidR="009B3EEC" w:rsidRPr="00F700A2">
        <w:rPr>
          <w:color w:val="4472C4" w:themeColor="accent5"/>
        </w:rPr>
        <w:t xml:space="preserve"> 5) suggest the next steps required to facilitate these </w:t>
      </w:r>
      <w:r w:rsidR="000C0B41">
        <w:rPr>
          <w:color w:val="4472C4" w:themeColor="accent5"/>
        </w:rPr>
        <w:t>approaches</w:t>
      </w:r>
      <w:r w:rsidR="009B3EEC" w:rsidRPr="00F700A2">
        <w:rPr>
          <w:color w:val="4472C4" w:themeColor="accent5"/>
        </w:rPr>
        <w:t>, 6) foreshadow the subsequent collaboration</w:t>
      </w:r>
      <w:ins w:id="223" w:author="Ciarán McInerney" w:date="2020-06-11T13:01:00Z">
        <w:r w:rsidR="00C77557">
          <w:rPr>
            <w:color w:val="4472C4" w:themeColor="accent5"/>
          </w:rPr>
          <w:t>s</w:t>
        </w:r>
      </w:ins>
      <w:r w:rsidR="009B3EEC" w:rsidRPr="00F700A2">
        <w:rPr>
          <w:color w:val="4472C4" w:themeColor="accent5"/>
        </w:rPr>
        <w:t xml:space="preserve"> in the series</w:t>
      </w:r>
      <w:del w:id="224" w:author="Ciarán McInerney" w:date="2020-06-11T13:01:00Z">
        <w:r w:rsidR="009B3EEC" w:rsidRPr="00F700A2" w:rsidDel="00C77557">
          <w:rPr>
            <w:color w:val="4472C4" w:themeColor="accent5"/>
          </w:rPr>
          <w:delText xml:space="preserve"> “</w:delText>
        </w:r>
        <w:r w:rsidR="009B3EEC" w:rsidRPr="00F700A2" w:rsidDel="00C77557">
          <w:rPr>
            <w:i/>
            <w:color w:val="4472C4" w:themeColor="accent5"/>
          </w:rPr>
          <w:delText>The implications of contemporary safety theory (Safety-I and Safety-II) for digital innovation</w:delText>
        </w:r>
        <w:r w:rsidR="00250CF3" w:rsidRPr="00F700A2" w:rsidDel="00C77557">
          <w:rPr>
            <w:i/>
            <w:color w:val="4472C4" w:themeColor="accent5"/>
          </w:rPr>
          <w:delText xml:space="preserve"> in healthcare</w:delText>
        </w:r>
        <w:r w:rsidR="009B3EEC" w:rsidRPr="00F700A2" w:rsidDel="00C77557">
          <w:rPr>
            <w:color w:val="4472C4" w:themeColor="accent5"/>
          </w:rPr>
          <w:delText>”</w:delText>
        </w:r>
      </w:del>
      <w:commentRangeStart w:id="225"/>
      <w:commentRangeStart w:id="226"/>
      <w:commentRangeStart w:id="227"/>
      <w:r w:rsidR="009B3EEC" w:rsidRPr="00F700A2">
        <w:rPr>
          <w:color w:val="4472C4" w:themeColor="accent5"/>
        </w:rPr>
        <w:t>.</w:t>
      </w:r>
      <w:commentRangeEnd w:id="225"/>
      <w:r w:rsidR="00DD5E0F">
        <w:rPr>
          <w:rStyle w:val="CommentReference"/>
        </w:rPr>
        <w:commentReference w:id="225"/>
      </w:r>
      <w:commentRangeEnd w:id="226"/>
      <w:r w:rsidR="008077C5">
        <w:rPr>
          <w:rStyle w:val="CommentReference"/>
        </w:rPr>
        <w:commentReference w:id="226"/>
      </w:r>
      <w:commentRangeEnd w:id="227"/>
      <w:r w:rsidR="00036F8C">
        <w:rPr>
          <w:rStyle w:val="CommentReference"/>
        </w:rPr>
        <w:commentReference w:id="227"/>
      </w:r>
    </w:p>
    <w:p w14:paraId="0A98F9FD" w14:textId="2D971925" w:rsidR="00351A05" w:rsidRDefault="00BF48F2" w:rsidP="00E27DC6">
      <w:pPr>
        <w:rPr>
          <w:ins w:id="228" w:author="Ciarán McInerney" w:date="2020-06-11T17:00:00Z"/>
        </w:rPr>
      </w:pPr>
      <w:r>
        <w:t xml:space="preserve">The intention of this article was to begin the process of developing the theoretical and practical foundations of safety informatics, contributing to a unifying theory that is lacking in safety science </w:t>
      </w:r>
      <w:r>
        <w:fldChar w:fldCharType="begin" w:fldLock="1"/>
      </w:r>
      <w:r w:rsidR="00351A05">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lt;i&gt;et al.&lt;/i&gt;, 2020)","plainTextFormattedCitation":"(Swuste et al., 2020)","previouslyFormattedCitation":"(Swuste et al. 2020)"},"properties":{"noteIndex":0},"schema":"https://github.com/citation-style-language/schema/raw/master/csl-citation.json"}</w:instrText>
      </w:r>
      <w:r>
        <w:fldChar w:fldCharType="separate"/>
      </w:r>
      <w:r w:rsidR="00351A05" w:rsidRPr="00351A05">
        <w:rPr>
          <w:noProof/>
        </w:rPr>
        <w:t xml:space="preserve">(Swuste </w:t>
      </w:r>
      <w:r w:rsidR="00351A05" w:rsidRPr="00351A05">
        <w:rPr>
          <w:i/>
          <w:noProof/>
        </w:rPr>
        <w:t>et al.</w:t>
      </w:r>
      <w:r w:rsidR="00351A05" w:rsidRPr="00351A05">
        <w:rPr>
          <w:noProof/>
        </w:rPr>
        <w:t>, 2020)</w:t>
      </w:r>
      <w:r>
        <w:fldChar w:fldCharType="end"/>
      </w:r>
      <w:r>
        <w:t xml:space="preserve">. </w:t>
      </w:r>
      <w:moveFromRangeStart w:id="229" w:author="Ciarán McInerney" w:date="2020-06-11T09:21:00Z" w:name="move42759725"/>
      <w:commentRangeStart w:id="230"/>
      <w:commentRangeStart w:id="231"/>
      <w:commentRangeStart w:id="232"/>
      <w:moveFrom w:id="233" w:author="Ciarán McInerney" w:date="2020-06-11T09:21:00Z">
        <w:r w:rsidR="009D0DA8" w:rsidDel="0077572A">
          <w:t>At the time of writing, the SARS-CoV2 pandemic is occurring and accelerating the conception, design, development and use of digital health technology. Healthcare providers have quickly responded with</w:t>
        </w:r>
        <w:r w:rsidR="00203C24" w:rsidDel="0077572A">
          <w:t xml:space="preserve"> rapid adaptations like video consultation, which has accelerated community learning </w:t>
        </w:r>
        <w:r w:rsidR="00203C24" w:rsidDel="0077572A">
          <w:fldChar w:fldCharType="begin" w:fldLock="1"/>
        </w:r>
        <w:r w:rsidDel="0077572A">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et al., 2020)","plainTextFormattedCitation":"(Wherton et al., 2020)","previouslyFormattedCitation":"(Wherton et al., 2020)"},"properties":{"noteIndex":0},"schema":"https://github.com/citation-style-language/schema/raw/master/csl-citation.json"}</w:instrText>
        </w:r>
        <w:r w:rsidR="00203C24" w:rsidDel="0077572A">
          <w:fldChar w:fldCharType="separate"/>
        </w:r>
        <w:r w:rsidR="00203C24" w:rsidRPr="00203C24" w:rsidDel="0077572A">
          <w:rPr>
            <w:noProof/>
          </w:rPr>
          <w:t>(Wherton et al., 2020)</w:t>
        </w:r>
        <w:r w:rsidR="00203C24" w:rsidDel="0077572A">
          <w:fldChar w:fldCharType="end"/>
        </w:r>
        <w:r w:rsidR="009D0DA8" w:rsidDel="0077572A">
          <w:t xml:space="preserve">. </w:t>
        </w:r>
      </w:moveFrom>
      <w:moveFromRangeEnd w:id="229"/>
      <w:ins w:id="234" w:author="Ciarán McInerney" w:date="2020-06-11T11:31:00Z">
        <w:r w:rsidR="005D6A14">
          <w:t xml:space="preserve">The workshop described herein took placed during </w:t>
        </w:r>
      </w:ins>
      <w:ins w:id="235" w:author="Ciarán McInerney" w:date="2020-06-11T11:32:00Z">
        <w:r w:rsidR="005D6A14">
          <w:t xml:space="preserve">the </w:t>
        </w:r>
      </w:ins>
      <w:ins w:id="236" w:author="Ciarán McInerney" w:date="2020-06-11T16:58:00Z">
        <w:r w:rsidR="00026387">
          <w:t>COVID-19</w:t>
        </w:r>
      </w:ins>
      <w:ins w:id="237" w:author="Ciarán McInerney" w:date="2020-06-11T11:32:00Z">
        <w:r w:rsidR="005D6A14">
          <w:t xml:space="preserve"> pandemic of </w:t>
        </w:r>
        <w:r w:rsidR="007D55CB">
          <w:t xml:space="preserve">2020, which spurred </w:t>
        </w:r>
      </w:ins>
      <w:ins w:id="238" w:author="Ciarán McInerney" w:date="2020-06-11T11:39:00Z">
        <w:r w:rsidR="007D55CB">
          <w:t xml:space="preserve">swift </w:t>
        </w:r>
      </w:ins>
      <w:ins w:id="239" w:author="Ciarán McInerney" w:date="2020-06-11T11:32:00Z">
        <w:r w:rsidR="007D55CB">
          <w:t xml:space="preserve">development and use of </w:t>
        </w:r>
      </w:ins>
      <w:ins w:id="240" w:author="Ciarán McInerney" w:date="2020-06-11T11:34:00Z">
        <w:r w:rsidR="007D55CB">
          <w:t>HIT</w:t>
        </w:r>
      </w:ins>
      <w:ins w:id="241" w:author="Ciarán McInerney" w:date="2020-06-11T11:33:00Z">
        <w:r w:rsidR="007D55CB">
          <w:t>.</w:t>
        </w:r>
      </w:ins>
      <w:ins w:id="242" w:author="Ciarán McInerney" w:date="2020-06-11T11:34:00Z">
        <w:r w:rsidR="007D55CB">
          <w:t xml:space="preserve"> Rapid adoption of HIT has brought many benefits and new ways of working </w:t>
        </w:r>
      </w:ins>
      <w:ins w:id="243" w:author="Ciarán McInerney" w:date="2020-06-11T11:35:00Z">
        <w:r w:rsidR="007D55CB">
          <w:t>but</w:t>
        </w:r>
      </w:ins>
      <w:ins w:id="244" w:author="Ciarán McInerney" w:date="2020-06-11T12:52:00Z">
        <w:r w:rsidR="00036F8C">
          <w:t xml:space="preserve"> has</w:t>
        </w:r>
      </w:ins>
      <w:ins w:id="245" w:author="Ciarán McInerney" w:date="2020-06-11T11:35:00Z">
        <w:r w:rsidR="007D55CB">
          <w:t xml:space="preserve"> also </w:t>
        </w:r>
      </w:ins>
      <w:ins w:id="246" w:author="Ciarán McInerney" w:date="2020-06-11T11:39:00Z">
        <w:r w:rsidR="007D55CB">
          <w:t xml:space="preserve">brought </w:t>
        </w:r>
      </w:ins>
      <w:ins w:id="247" w:author="Ciarán McInerney" w:date="2020-06-11T11:52:00Z">
        <w:r w:rsidR="00E51576">
          <w:t xml:space="preserve">with it </w:t>
        </w:r>
      </w:ins>
      <w:ins w:id="248" w:author="Ciarán McInerney" w:date="2020-06-11T11:35:00Z">
        <w:r w:rsidR="007D55CB">
          <w:t>existing and novel</w:t>
        </w:r>
      </w:ins>
      <w:ins w:id="249" w:author="Ciarán McInerney" w:date="2020-06-11T11:36:00Z">
        <w:r w:rsidR="007D55CB">
          <w:t xml:space="preserve"> threats to</w:t>
        </w:r>
      </w:ins>
      <w:ins w:id="250" w:author="Ciarán McInerney" w:date="2020-06-11T11:34:00Z">
        <w:r w:rsidR="007D55CB">
          <w:t xml:space="preserve"> patient safety.</w:t>
        </w:r>
      </w:ins>
      <w:ins w:id="251" w:author="Ciarán McInerney" w:date="2020-06-11T11:37:00Z">
        <w:r w:rsidR="007D55CB">
          <w:t xml:space="preserve"> While the progress toward a more integrated </w:t>
        </w:r>
      </w:ins>
      <w:ins w:id="252" w:author="Ciarán McInerney" w:date="2020-06-11T11:52:00Z">
        <w:r w:rsidR="00E51576">
          <w:t xml:space="preserve">and </w:t>
        </w:r>
      </w:ins>
      <w:ins w:id="253" w:author="Ciarán McInerney" w:date="2020-06-11T11:37:00Z">
        <w:r w:rsidR="007D55CB">
          <w:t xml:space="preserve">digital healthcare system is welcome, </w:t>
        </w:r>
      </w:ins>
      <w:ins w:id="254" w:author="Ciarán McInerney" w:date="2020-06-11T11:34:00Z">
        <w:r w:rsidR="007D55CB">
          <w:t xml:space="preserve">we </w:t>
        </w:r>
      </w:ins>
      <w:ins w:id="255" w:author="Ciarán McInerney" w:date="2020-06-11T11:38:00Z">
        <w:r w:rsidR="007D55CB">
          <w:t xml:space="preserve">urgently </w:t>
        </w:r>
      </w:ins>
      <w:ins w:id="256" w:author="Ciarán McInerney" w:date="2020-06-11T11:34:00Z">
        <w:r w:rsidR="007D55CB">
          <w:t xml:space="preserve">need to address </w:t>
        </w:r>
      </w:ins>
      <w:ins w:id="257" w:author="Ciarán McInerney" w:date="2020-06-11T11:38:00Z">
        <w:r w:rsidR="007D55CB">
          <w:t>the associated patient-safety concerns</w:t>
        </w:r>
      </w:ins>
      <w:ins w:id="258" w:author="Ciarán McInerney" w:date="2020-06-11T11:40:00Z">
        <w:r w:rsidR="007D55CB">
          <w:t>,</w:t>
        </w:r>
      </w:ins>
      <w:ins w:id="259" w:author="Ciarán McInerney" w:date="2020-06-11T11:38:00Z">
        <w:r w:rsidR="007D55CB">
          <w:t xml:space="preserve"> both theoretically and practically.</w:t>
        </w:r>
      </w:ins>
    </w:p>
    <w:p w14:paraId="12FF2BFA" w14:textId="67EC6454" w:rsidR="00A2296F" w:rsidRDefault="00351A05" w:rsidP="00E27DC6">
      <w:pPr>
        <w:rPr>
          <w:ins w:id="260" w:author="Ciarán McInerney" w:date="2020-06-11T12:57:00Z"/>
        </w:rPr>
      </w:pPr>
      <w:ins w:id="261" w:author="Ciarán McInerney" w:date="2020-06-11T17:00:00Z">
        <w:r>
          <w:t>…</w:t>
        </w:r>
      </w:ins>
      <w:ins w:id="262" w:author="Ciarán McInerney" w:date="2020-06-11T11:34:00Z">
        <w:r w:rsidR="007D55CB">
          <w:t xml:space="preserve">  </w:t>
        </w:r>
      </w:ins>
    </w:p>
    <w:p w14:paraId="091F891B" w14:textId="15A4808D" w:rsidR="009D0DA8" w:rsidRDefault="00A2296F" w:rsidP="00E27DC6">
      <w:ins w:id="263" w:author="Ciarán McInerney" w:date="2020-06-11T12:58:00Z">
        <w:r>
          <w:t>Subsequent workshops in our series on the theoretical and practical foundations of safety</w:t>
        </w:r>
      </w:ins>
      <w:del w:id="264" w:author="Ciarán McInerney" w:date="2020-06-11T11:41:00Z">
        <w:r w:rsidR="00DD5E0F" w:rsidDel="007D55CB">
          <w:delText xml:space="preserve">Indeed, </w:delText>
        </w:r>
        <w:r w:rsidR="00E27DC6" w:rsidDel="007D55CB">
          <w:delText>the World Economic Forum note how health systems are often early adopters of technologies despite safety concerns</w:delText>
        </w:r>
        <w:r w:rsidR="00243BBE" w:rsidDel="007D55CB">
          <w:delText xml:space="preserve"> </w:delText>
        </w:r>
        <w:r w:rsidR="00243BBE" w:rsidDel="007D55CB">
          <w:fldChar w:fldCharType="begin" w:fldLock="1"/>
        </w:r>
        <w:r w:rsidR="00551408" w:rsidRPr="00036F8C" w:rsidDel="007D55CB">
          <w:delInstrText>ADDIN CSL_CITATION {"citationItems":[{"id":"ITEM-1","itemData":{"ISBN":"978-1-944835-15-6","abstract":"The Global Risks Report 2017 is published at a time of encouraging headline global growth. Any breathing space this offers to leaders should not be squandered: the urgency of facing up to systemic challenges has intensified over the past year amid proliferating signs of uncertainty, instability and fragility. This year’s report covers more risks than ever, but focuses in particular on four key areas: environmental degradation, cybersecurity breaches, economic strains and geopolitical tensions. And in a new series called “Future Shocks” the report cautions against complacency and highlights the need to prepare for sudden and dramatic disruptions. The 2018 report also presents the results of our latest Global Risks Perception Survey, in which nearly 1,000 experts and decision-makers assess the likelihood and impact of 30 global risks over a 10-year horizon. Over this medium-term period, environmental and cyber risks predominate. However, the survey also highlights elevated levels of concern about risk trajectories in 2018, particularly in relation to geopolitical tensions.","author":[{"dropping-particle":"","family":"World Economic Forum","given":"","non-dropping-particle":"","parse-names":false,"suffix":""}],"id":"ITEM-1","issued":{"date-parts":[["2019"]]},"page":"1-114","title":"The Global Risks Report","type":"article-journal"},"uris":["http://www.mendeley.com/documents/?uuid=8d5f8237-1fb3-4763-b994-363871260545"]}],"mendeley":{"formattedCitation":"(World Economic Forum, 2019)","plainTextFormattedCitation":"(World Economic Forum, 2019)","previouslyFormattedCitation":"(World Economic Forum, 2019)"},"properties":{"noteIndex":0},"schema":"https://github.com/citation-style-language/schema/raw/master/csl-citation.json"}</w:delInstrText>
        </w:r>
        <w:r w:rsidR="00243BBE" w:rsidDel="007D55CB">
          <w:fldChar w:fldCharType="separate"/>
        </w:r>
        <w:r w:rsidR="00243BBE" w:rsidRPr="00243BBE" w:rsidDel="007D55CB">
          <w:rPr>
            <w:noProof/>
          </w:rPr>
          <w:delText>(World Economic Forum, 2019)</w:delText>
        </w:r>
        <w:r w:rsidR="00243BBE" w:rsidDel="007D55CB">
          <w:fldChar w:fldCharType="end"/>
        </w:r>
        <w:r w:rsidR="00E27DC6" w:rsidDel="007D55CB">
          <w:delText>.</w:delText>
        </w:r>
        <w:r w:rsidR="009D0DA8" w:rsidDel="007D55CB">
          <w:delText xml:space="preserve"> </w:delText>
        </w:r>
      </w:del>
      <w:commentRangeEnd w:id="230"/>
      <w:r w:rsidR="00DD5E0F">
        <w:rPr>
          <w:rStyle w:val="CommentReference"/>
        </w:rPr>
        <w:commentReference w:id="230"/>
      </w:r>
      <w:commentRangeEnd w:id="231"/>
      <w:r w:rsidR="00691521">
        <w:rPr>
          <w:rStyle w:val="CommentReference"/>
        </w:rPr>
        <w:commentReference w:id="231"/>
      </w:r>
      <w:commentRangeEnd w:id="232"/>
      <w:r w:rsidR="00026387">
        <w:rPr>
          <w:rStyle w:val="CommentReference"/>
        </w:rPr>
        <w:commentReference w:id="232"/>
      </w:r>
      <w:ins w:id="265" w:author="Ciarán McInerney" w:date="2020-06-11T12:58:00Z">
        <w:r>
          <w:t xml:space="preserve"> informatics will address</w:t>
        </w:r>
      </w:ins>
      <w:ins w:id="266" w:author="Ciarán McInerney" w:date="2020-06-11T12:59:00Z">
        <w:r>
          <w:t xml:space="preserve"> t</w:t>
        </w:r>
        <w:r w:rsidRPr="00A2296F">
          <w:t>he implications of contemporary safety theory for digital innovation</w:t>
        </w:r>
        <w:r>
          <w:t xml:space="preserve">, sociotechnical evaluation of digital technology, and </w:t>
        </w:r>
      </w:ins>
      <w:ins w:id="267" w:author="Ciarán McInerney" w:date="2020-06-11T13:00:00Z">
        <w:r>
          <w:t xml:space="preserve">digital technology designed to improve patient safety </w:t>
        </w:r>
      </w:ins>
      <w:commentRangeStart w:id="268"/>
      <w:ins w:id="269" w:author="Ciarán McInerney" w:date="2020-06-11T17:01:00Z">
        <w:r w:rsidR="00351A05">
          <w:fldChar w:fldCharType="begin" w:fldLock="1"/>
        </w:r>
      </w:ins>
      <w:r w:rsidR="00351A05">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lt;i&gt;et al.&lt;/i&gt;, 2020)","plainTextFormattedCitation":"(Johnson et al., 2020)","previouslyFormattedCitation":"(O. A. Johnson et al. 2020)"},"properties":{"noteIndex":0},"schema":"https://github.com/citation-style-language/schema/raw/master/csl-citation.json"}</w:instrText>
      </w:r>
      <w:r w:rsidR="00351A05">
        <w:fldChar w:fldCharType="separate"/>
      </w:r>
      <w:r w:rsidR="00351A05" w:rsidRPr="00351A05">
        <w:rPr>
          <w:noProof/>
        </w:rPr>
        <w:t xml:space="preserve">(Johnson </w:t>
      </w:r>
      <w:r w:rsidR="00351A05" w:rsidRPr="00351A05">
        <w:rPr>
          <w:i/>
          <w:noProof/>
        </w:rPr>
        <w:t>et al.</w:t>
      </w:r>
      <w:r w:rsidR="00351A05" w:rsidRPr="00351A05">
        <w:rPr>
          <w:noProof/>
        </w:rPr>
        <w:t>, 2020)</w:t>
      </w:r>
      <w:ins w:id="270" w:author="Ciarán McInerney" w:date="2020-06-11T17:01:00Z">
        <w:r w:rsidR="00351A05">
          <w:fldChar w:fldCharType="end"/>
        </w:r>
        <w:commentRangeEnd w:id="268"/>
        <w:r w:rsidR="00351A05">
          <w:rPr>
            <w:rStyle w:val="CommentReference"/>
          </w:rPr>
          <w:commentReference w:id="268"/>
        </w:r>
      </w:ins>
      <w:ins w:id="271" w:author="Ciarán McInerney" w:date="2020-06-11T13:00:00Z">
        <w:r>
          <w:t>.</w:t>
        </w:r>
      </w:ins>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t>References</w:t>
      </w:r>
    </w:p>
    <w:commentRangeStart w:id="272"/>
    <w:commentRangeStart w:id="273"/>
    <w:p w14:paraId="01233D94" w14:textId="179ACB4A" w:rsidR="00351A05" w:rsidRPr="00351A05" w:rsidRDefault="00DD5E0F" w:rsidP="00351A05">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351A05" w:rsidRPr="00351A05">
        <w:rPr>
          <w:rFonts w:ascii="Calibri" w:hAnsi="Calibri" w:cs="Calibri"/>
          <w:noProof/>
          <w:szCs w:val="24"/>
        </w:rPr>
        <w:t xml:space="preserve">Alaszewski, A. (2003) ‘Risk, trust and health’, </w:t>
      </w:r>
      <w:r w:rsidR="00351A05" w:rsidRPr="00351A05">
        <w:rPr>
          <w:rFonts w:ascii="Calibri" w:hAnsi="Calibri" w:cs="Calibri"/>
          <w:i/>
          <w:iCs/>
          <w:noProof/>
          <w:szCs w:val="24"/>
        </w:rPr>
        <w:t>Health, Risk and Society</w:t>
      </w:r>
      <w:r w:rsidR="00351A05" w:rsidRPr="00351A05">
        <w:rPr>
          <w:rFonts w:ascii="Calibri" w:hAnsi="Calibri" w:cs="Calibri"/>
          <w:noProof/>
          <w:szCs w:val="24"/>
        </w:rPr>
        <w:t>, 5(3), pp. 235–239. doi: 10.1080/13698570310001606941.</w:t>
      </w:r>
    </w:p>
    <w:p w14:paraId="3FFE049F"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Banerjee, A. (2019) ‘Digital health interventions and inequalities: The case for a new paradigm’, </w:t>
      </w:r>
      <w:r w:rsidRPr="00351A05">
        <w:rPr>
          <w:rFonts w:ascii="Calibri" w:hAnsi="Calibri" w:cs="Calibri"/>
          <w:i/>
          <w:iCs/>
          <w:noProof/>
          <w:szCs w:val="24"/>
        </w:rPr>
        <w:t>BMJ Evidence-Based Medicine</w:t>
      </w:r>
      <w:r w:rsidRPr="00351A05">
        <w:rPr>
          <w:rFonts w:ascii="Calibri" w:hAnsi="Calibri" w:cs="Calibri"/>
          <w:noProof/>
          <w:szCs w:val="24"/>
        </w:rPr>
        <w:t>, 2, pp. 2–5. doi: 10.1136/bmjebm-2019-111282.</w:t>
      </w:r>
    </w:p>
    <w:p w14:paraId="0F0427E6"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Benbya, H. </w:t>
      </w:r>
      <w:r w:rsidRPr="00351A05">
        <w:rPr>
          <w:rFonts w:ascii="Calibri" w:hAnsi="Calibri" w:cs="Calibri"/>
          <w:i/>
          <w:iCs/>
          <w:noProof/>
          <w:szCs w:val="24"/>
        </w:rPr>
        <w:t>et al.</w:t>
      </w:r>
      <w:r w:rsidRPr="00351A05">
        <w:rPr>
          <w:rFonts w:ascii="Calibri" w:hAnsi="Calibri" w:cs="Calibri"/>
          <w:noProof/>
          <w:szCs w:val="24"/>
        </w:rPr>
        <w:t xml:space="preserve"> (2020) ‘Complexity and Information Systems Research in the Emerging Digital World’, </w:t>
      </w:r>
      <w:r w:rsidRPr="00351A05">
        <w:rPr>
          <w:rFonts w:ascii="Calibri" w:hAnsi="Calibri" w:cs="Calibri"/>
          <w:i/>
          <w:iCs/>
          <w:noProof/>
          <w:szCs w:val="24"/>
        </w:rPr>
        <w:t>Management Information Systems Quarterly</w:t>
      </w:r>
      <w:r w:rsidRPr="00351A05">
        <w:rPr>
          <w:rFonts w:ascii="Calibri" w:hAnsi="Calibri" w:cs="Calibri"/>
          <w:noProof/>
          <w:szCs w:val="24"/>
        </w:rPr>
        <w:t>, 44(1), p. 1.</w:t>
      </w:r>
    </w:p>
    <w:p w14:paraId="2D7B6338"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Benson, T. and Grieve, G. (2016) </w:t>
      </w:r>
      <w:r w:rsidRPr="00351A05">
        <w:rPr>
          <w:rFonts w:ascii="Calibri" w:hAnsi="Calibri" w:cs="Calibri"/>
          <w:i/>
          <w:iCs/>
          <w:noProof/>
          <w:szCs w:val="24"/>
        </w:rPr>
        <w:t>Principles of Health Interoperability: SNOMED CT, HL7 and FHIR</w:t>
      </w:r>
      <w:r w:rsidRPr="00351A05">
        <w:rPr>
          <w:rFonts w:ascii="Calibri" w:hAnsi="Calibri" w:cs="Calibri"/>
          <w:noProof/>
          <w:szCs w:val="24"/>
        </w:rPr>
        <w:t>. 3rd edn. London, UK: Springer. Available at: https://s3.amazonaws.com/academia.edu.documents/62118976/Principles_of_Health_Interoperability_-_SNOMED_CT__HL7__and_FHIR20200217-30649-712nov.pdf?response-content-disposition=inline%3B filename%3DPrinciples_of_Health_Interoperability.pdf&amp;X-Amz-Algorithm=.</w:t>
      </w:r>
    </w:p>
    <w:p w14:paraId="719A2BD0"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Bishop, P. and Bloomfield, R. (2000) ‘A Methodology for Safety Case Development’, </w:t>
      </w:r>
      <w:r w:rsidRPr="00351A05">
        <w:rPr>
          <w:rFonts w:ascii="Calibri" w:hAnsi="Calibri" w:cs="Calibri"/>
          <w:i/>
          <w:iCs/>
          <w:noProof/>
          <w:szCs w:val="24"/>
        </w:rPr>
        <w:t>Safety and Reliability</w:t>
      </w:r>
      <w:r w:rsidRPr="00351A05">
        <w:rPr>
          <w:rFonts w:ascii="Calibri" w:hAnsi="Calibri" w:cs="Calibri"/>
          <w:noProof/>
          <w:szCs w:val="24"/>
        </w:rPr>
        <w:t>, 20(1), pp. 34–42. doi: 10.1080/09617353.2000.11690698.</w:t>
      </w:r>
    </w:p>
    <w:p w14:paraId="428FCDE9"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Bot, B. M. </w:t>
      </w:r>
      <w:r w:rsidRPr="00351A05">
        <w:rPr>
          <w:rFonts w:ascii="Calibri" w:hAnsi="Calibri" w:cs="Calibri"/>
          <w:i/>
          <w:iCs/>
          <w:noProof/>
          <w:szCs w:val="24"/>
        </w:rPr>
        <w:t>et al.</w:t>
      </w:r>
      <w:r w:rsidRPr="00351A05">
        <w:rPr>
          <w:rFonts w:ascii="Calibri" w:hAnsi="Calibri" w:cs="Calibri"/>
          <w:noProof/>
          <w:szCs w:val="24"/>
        </w:rPr>
        <w:t xml:space="preserve"> (2016) ‘The mPower study, Parkinson disease mobile data collected using ResearchKit’, </w:t>
      </w:r>
      <w:r w:rsidRPr="00351A05">
        <w:rPr>
          <w:rFonts w:ascii="Calibri" w:hAnsi="Calibri" w:cs="Calibri"/>
          <w:i/>
          <w:iCs/>
          <w:noProof/>
          <w:szCs w:val="24"/>
        </w:rPr>
        <w:t>Scientific Data</w:t>
      </w:r>
      <w:r w:rsidRPr="00351A05">
        <w:rPr>
          <w:rFonts w:ascii="Calibri" w:hAnsi="Calibri" w:cs="Calibri"/>
          <w:noProof/>
          <w:szCs w:val="24"/>
        </w:rPr>
        <w:t>, 3, pp. 1–9. doi: 10.1038/sdata.2016.11.</w:t>
      </w:r>
    </w:p>
    <w:p w14:paraId="21DB4D85"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Calnan, M. and Rowe, R. (2006) ‘Researching trust relations in health care: Conceptual and methodological challenges – an introduction’, </w:t>
      </w:r>
      <w:r w:rsidRPr="00351A05">
        <w:rPr>
          <w:rFonts w:ascii="Calibri" w:hAnsi="Calibri" w:cs="Calibri"/>
          <w:i/>
          <w:iCs/>
          <w:noProof/>
          <w:szCs w:val="24"/>
        </w:rPr>
        <w:t>Journal of Health Organization and Management</w:t>
      </w:r>
      <w:r w:rsidRPr="00351A05">
        <w:rPr>
          <w:rFonts w:ascii="Calibri" w:hAnsi="Calibri" w:cs="Calibri"/>
          <w:noProof/>
          <w:szCs w:val="24"/>
        </w:rPr>
        <w:t>, 20(5), pp. 349–358. doi: 10.1108/14777260610701759.</w:t>
      </w:r>
    </w:p>
    <w:p w14:paraId="7539B40A"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Chadwick, L. </w:t>
      </w:r>
      <w:r w:rsidRPr="00351A05">
        <w:rPr>
          <w:rFonts w:ascii="Calibri" w:hAnsi="Calibri" w:cs="Calibri"/>
          <w:i/>
          <w:iCs/>
          <w:noProof/>
          <w:szCs w:val="24"/>
        </w:rPr>
        <w:t>et al.</w:t>
      </w:r>
      <w:r w:rsidRPr="00351A05">
        <w:rPr>
          <w:rFonts w:ascii="Calibri" w:hAnsi="Calibri" w:cs="Calibri"/>
          <w:noProof/>
          <w:szCs w:val="24"/>
        </w:rPr>
        <w:t xml:space="preserve"> (2012) ‘Functional safety of health information technology’, </w:t>
      </w:r>
      <w:r w:rsidRPr="00351A05">
        <w:rPr>
          <w:rFonts w:ascii="Calibri" w:hAnsi="Calibri" w:cs="Calibri"/>
          <w:i/>
          <w:iCs/>
          <w:noProof/>
          <w:szCs w:val="24"/>
        </w:rPr>
        <w:t>Health Informatics Journal</w:t>
      </w:r>
      <w:r w:rsidRPr="00351A05">
        <w:rPr>
          <w:rFonts w:ascii="Calibri" w:hAnsi="Calibri" w:cs="Calibri"/>
          <w:noProof/>
          <w:szCs w:val="24"/>
        </w:rPr>
        <w:t>, 18(1), pp. 36–49. doi: 10.1177/1460458211432587.</w:t>
      </w:r>
    </w:p>
    <w:p w14:paraId="41BCE3D6"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Challen, R. </w:t>
      </w:r>
      <w:r w:rsidRPr="00351A05">
        <w:rPr>
          <w:rFonts w:ascii="Calibri" w:hAnsi="Calibri" w:cs="Calibri"/>
          <w:i/>
          <w:iCs/>
          <w:noProof/>
          <w:szCs w:val="24"/>
        </w:rPr>
        <w:t>et al.</w:t>
      </w:r>
      <w:r w:rsidRPr="00351A05">
        <w:rPr>
          <w:rFonts w:ascii="Calibri" w:hAnsi="Calibri" w:cs="Calibri"/>
          <w:noProof/>
          <w:szCs w:val="24"/>
        </w:rPr>
        <w:t xml:space="preserve"> (2019) ‘Artificial intelligence, bias and clinical safety’, </w:t>
      </w:r>
      <w:r w:rsidRPr="00351A05">
        <w:rPr>
          <w:rFonts w:ascii="Calibri" w:hAnsi="Calibri" w:cs="Calibri"/>
          <w:i/>
          <w:iCs/>
          <w:noProof/>
          <w:szCs w:val="24"/>
        </w:rPr>
        <w:t>BMJ Quality and Safety</w:t>
      </w:r>
      <w:r w:rsidRPr="00351A05">
        <w:rPr>
          <w:rFonts w:ascii="Calibri" w:hAnsi="Calibri" w:cs="Calibri"/>
          <w:noProof/>
          <w:szCs w:val="24"/>
        </w:rPr>
        <w:t>, 28(3), pp. 231–237. doi: 10.1136/bmjqs-2018-008370.</w:t>
      </w:r>
    </w:p>
    <w:p w14:paraId="067D5A7E"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Comfort, L. K. (1994) ‘Self-Organization in Complex Systems’, </w:t>
      </w:r>
      <w:r w:rsidRPr="00351A05">
        <w:rPr>
          <w:rFonts w:ascii="Calibri" w:hAnsi="Calibri" w:cs="Calibri"/>
          <w:i/>
          <w:iCs/>
          <w:noProof/>
          <w:szCs w:val="24"/>
        </w:rPr>
        <w:t>Journal of Public Administration Research and Theory</w:t>
      </w:r>
      <w:r w:rsidRPr="00351A05">
        <w:rPr>
          <w:rFonts w:ascii="Calibri" w:hAnsi="Calibri" w:cs="Calibri"/>
          <w:noProof/>
          <w:szCs w:val="24"/>
        </w:rPr>
        <w:t>, 4(3), pp. 393–410.</w:t>
      </w:r>
    </w:p>
    <w:p w14:paraId="12054DC5"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Cook, R. and Rasmussen, J. (2005) ‘“Going solid”: A model of system dynamics and consequences for patient safety’, </w:t>
      </w:r>
      <w:r w:rsidRPr="00351A05">
        <w:rPr>
          <w:rFonts w:ascii="Calibri" w:hAnsi="Calibri" w:cs="Calibri"/>
          <w:i/>
          <w:iCs/>
          <w:noProof/>
          <w:szCs w:val="24"/>
        </w:rPr>
        <w:t>Quality and Safety in Health Care</w:t>
      </w:r>
      <w:r w:rsidRPr="00351A05">
        <w:rPr>
          <w:rFonts w:ascii="Calibri" w:hAnsi="Calibri" w:cs="Calibri"/>
          <w:noProof/>
          <w:szCs w:val="24"/>
        </w:rPr>
        <w:t>, 14(2), pp. 130–134. doi: 10.1136/qshc.2003.009530.</w:t>
      </w:r>
    </w:p>
    <w:p w14:paraId="708548AB"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Denney, E., Pai, G. and Habli, I. (2015) ‘Dynamic Safety Cases for Through-Life Safety Assurance’, </w:t>
      </w:r>
      <w:r w:rsidRPr="00351A05">
        <w:rPr>
          <w:rFonts w:ascii="Calibri" w:hAnsi="Calibri" w:cs="Calibri"/>
          <w:i/>
          <w:iCs/>
          <w:noProof/>
          <w:szCs w:val="24"/>
        </w:rPr>
        <w:t>Proceedings - International Conference on Software Engineering</w:t>
      </w:r>
      <w:r w:rsidRPr="00351A05">
        <w:rPr>
          <w:rFonts w:ascii="Calibri" w:hAnsi="Calibri" w:cs="Calibri"/>
          <w:noProof/>
          <w:szCs w:val="24"/>
        </w:rPr>
        <w:t>. IEEE, 2(2), pp. 587–590. doi: 10.1109/ICSE.2015.199.</w:t>
      </w:r>
    </w:p>
    <w:p w14:paraId="4441BA9D"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Despotou, G. </w:t>
      </w:r>
      <w:r w:rsidRPr="00351A05">
        <w:rPr>
          <w:rFonts w:ascii="Calibri" w:hAnsi="Calibri" w:cs="Calibri"/>
          <w:i/>
          <w:iCs/>
          <w:noProof/>
          <w:szCs w:val="24"/>
        </w:rPr>
        <w:t>et al.</w:t>
      </w:r>
      <w:r w:rsidRPr="00351A05">
        <w:rPr>
          <w:rFonts w:ascii="Calibri" w:hAnsi="Calibri" w:cs="Calibri"/>
          <w:noProof/>
          <w:szCs w:val="24"/>
        </w:rPr>
        <w:t xml:space="preserve"> (2012) ‘Introducing safety cases for health IT’, </w:t>
      </w:r>
      <w:r w:rsidRPr="00351A05">
        <w:rPr>
          <w:rFonts w:ascii="Calibri" w:hAnsi="Calibri" w:cs="Calibri"/>
          <w:i/>
          <w:iCs/>
          <w:noProof/>
          <w:szCs w:val="24"/>
        </w:rPr>
        <w:t>2012 4th International Workshop on Software Engineering in Health Care, SEHC 2012 - Proceedings</w:t>
      </w:r>
      <w:r w:rsidRPr="00351A05">
        <w:rPr>
          <w:rFonts w:ascii="Calibri" w:hAnsi="Calibri" w:cs="Calibri"/>
          <w:noProof/>
          <w:szCs w:val="24"/>
        </w:rPr>
        <w:t>, pp. 44–50. doi: 10.1109/SEHC.2012.6227010.</w:t>
      </w:r>
    </w:p>
    <w:p w14:paraId="28A0E17E"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Díaz, M., Martín, C. and Rubio, B. (2016) ‘State-of-the-art, challenges, and open issues in the integration of Internet of things and cloud computing’, </w:t>
      </w:r>
      <w:r w:rsidRPr="00351A05">
        <w:rPr>
          <w:rFonts w:ascii="Calibri" w:hAnsi="Calibri" w:cs="Calibri"/>
          <w:i/>
          <w:iCs/>
          <w:noProof/>
          <w:szCs w:val="24"/>
        </w:rPr>
        <w:t>Journal of Network and Computer Applications</w:t>
      </w:r>
      <w:r w:rsidRPr="00351A05">
        <w:rPr>
          <w:rFonts w:ascii="Calibri" w:hAnsi="Calibri" w:cs="Calibri"/>
          <w:noProof/>
          <w:szCs w:val="24"/>
        </w:rPr>
        <w:t>. Elsevier, 67, pp. 99–117. doi: 10.1016/j.jnca.2016.01.010.</w:t>
      </w:r>
    </w:p>
    <w:p w14:paraId="3EF76B0D"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Facchinetti, A. (2016) ‘Continuous glucose monitoring sensors: Past, present and future algorithmic challenges’, </w:t>
      </w:r>
      <w:r w:rsidRPr="00351A05">
        <w:rPr>
          <w:rFonts w:ascii="Calibri" w:hAnsi="Calibri" w:cs="Calibri"/>
          <w:i/>
          <w:iCs/>
          <w:noProof/>
          <w:szCs w:val="24"/>
        </w:rPr>
        <w:t>Sensors (Switzerland)</w:t>
      </w:r>
      <w:r w:rsidRPr="00351A05">
        <w:rPr>
          <w:rFonts w:ascii="Calibri" w:hAnsi="Calibri" w:cs="Calibri"/>
          <w:noProof/>
          <w:szCs w:val="24"/>
        </w:rPr>
        <w:t>, 16(12), pp. 1–12. doi: 10.3390/s16122093.</w:t>
      </w:r>
    </w:p>
    <w:p w14:paraId="34D2A81E"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Feder, S. L. (2018) ‘Data Quality in Electronic Health Records Research: Quality Domains and Assessment Methods’, </w:t>
      </w:r>
      <w:r w:rsidRPr="00351A05">
        <w:rPr>
          <w:rFonts w:ascii="Calibri" w:hAnsi="Calibri" w:cs="Calibri"/>
          <w:i/>
          <w:iCs/>
          <w:noProof/>
          <w:szCs w:val="24"/>
        </w:rPr>
        <w:t>Western Journal of Nursing Research</w:t>
      </w:r>
      <w:r w:rsidRPr="00351A05">
        <w:rPr>
          <w:rFonts w:ascii="Calibri" w:hAnsi="Calibri" w:cs="Calibri"/>
          <w:noProof/>
          <w:szCs w:val="24"/>
        </w:rPr>
        <w:t>, 40(5), pp. 753–766. doi: 10.1177/0193945916689084.</w:t>
      </w:r>
    </w:p>
    <w:p w14:paraId="10884AF0"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Flood, M. and Habli, I. (2011) ‘Multi-view safety cases’, </w:t>
      </w:r>
      <w:r w:rsidRPr="00351A05">
        <w:rPr>
          <w:rFonts w:ascii="Calibri" w:hAnsi="Calibri" w:cs="Calibri"/>
          <w:i/>
          <w:iCs/>
          <w:noProof/>
          <w:szCs w:val="24"/>
        </w:rPr>
        <w:t>IET Conference Publications</w:t>
      </w:r>
      <w:r w:rsidRPr="00351A05">
        <w:rPr>
          <w:rFonts w:ascii="Calibri" w:hAnsi="Calibri" w:cs="Calibri"/>
          <w:noProof/>
          <w:szCs w:val="24"/>
        </w:rPr>
        <w:t>, 2011(578 CP), pp. 1–6. doi: 10.1049/cp.2011.0260.</w:t>
      </w:r>
    </w:p>
    <w:p w14:paraId="57AF89F7"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Gardner, J. and Warren, N. (2019) ‘Learning from deep brain stimulation: the fallacy of techno-solutionism and the need for “regimes of care”’, </w:t>
      </w:r>
      <w:r w:rsidRPr="00351A05">
        <w:rPr>
          <w:rFonts w:ascii="Calibri" w:hAnsi="Calibri" w:cs="Calibri"/>
          <w:i/>
          <w:iCs/>
          <w:noProof/>
          <w:szCs w:val="24"/>
        </w:rPr>
        <w:t>Medicine, Health Care and Philosophy</w:t>
      </w:r>
      <w:r w:rsidRPr="00351A05">
        <w:rPr>
          <w:rFonts w:ascii="Calibri" w:hAnsi="Calibri" w:cs="Calibri"/>
          <w:noProof/>
          <w:szCs w:val="24"/>
        </w:rPr>
        <w:t>. Springer Netherlands, 22(3), pp. 363–374. doi: 10.1007/s11019-018-9858-6.</w:t>
      </w:r>
    </w:p>
    <w:p w14:paraId="044CAC17"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Gómez-González, E. </w:t>
      </w:r>
      <w:r w:rsidRPr="00351A05">
        <w:rPr>
          <w:rFonts w:ascii="Calibri" w:hAnsi="Calibri" w:cs="Calibri"/>
          <w:i/>
          <w:iCs/>
          <w:noProof/>
          <w:szCs w:val="24"/>
        </w:rPr>
        <w:t>et al.</w:t>
      </w:r>
      <w:r w:rsidRPr="00351A05">
        <w:rPr>
          <w:rFonts w:ascii="Calibri" w:hAnsi="Calibri" w:cs="Calibri"/>
          <w:noProof/>
          <w:szCs w:val="24"/>
        </w:rPr>
        <w:t xml:space="preserve"> (2020) ‘Artificial intelligence in medicine and healthcare: a review and classification of current and near-future applications and their ethical and social Impact’, </w:t>
      </w:r>
      <w:r w:rsidRPr="00351A05">
        <w:rPr>
          <w:rFonts w:ascii="Calibri" w:hAnsi="Calibri" w:cs="Calibri"/>
          <w:i/>
          <w:iCs/>
          <w:noProof/>
          <w:szCs w:val="24"/>
        </w:rPr>
        <w:t>arXiv</w:t>
      </w:r>
      <w:r w:rsidRPr="00351A05">
        <w:rPr>
          <w:rFonts w:ascii="Calibri" w:hAnsi="Calibri" w:cs="Calibri"/>
          <w:noProof/>
          <w:szCs w:val="24"/>
        </w:rPr>
        <w:t>. Available at: http://arxiv.org/abs/2001.09778.</w:t>
      </w:r>
    </w:p>
    <w:p w14:paraId="0C729C4A"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Habli, I. </w:t>
      </w:r>
      <w:r w:rsidRPr="00351A05">
        <w:rPr>
          <w:rFonts w:ascii="Calibri" w:hAnsi="Calibri" w:cs="Calibri"/>
          <w:i/>
          <w:iCs/>
          <w:noProof/>
          <w:szCs w:val="24"/>
        </w:rPr>
        <w:t>et al.</w:t>
      </w:r>
      <w:r w:rsidRPr="00351A05">
        <w:rPr>
          <w:rFonts w:ascii="Calibri" w:hAnsi="Calibri" w:cs="Calibri"/>
          <w:noProof/>
          <w:szCs w:val="24"/>
        </w:rPr>
        <w:t xml:space="preserve"> (2018) ‘What is the safety case for health IT? A study of assurance practices in England’, </w:t>
      </w:r>
      <w:r w:rsidRPr="00351A05">
        <w:rPr>
          <w:rFonts w:ascii="Calibri" w:hAnsi="Calibri" w:cs="Calibri"/>
          <w:i/>
          <w:iCs/>
          <w:noProof/>
          <w:szCs w:val="24"/>
        </w:rPr>
        <w:t>Safety Science</w:t>
      </w:r>
      <w:r w:rsidRPr="00351A05">
        <w:rPr>
          <w:rFonts w:ascii="Calibri" w:hAnsi="Calibri" w:cs="Calibri"/>
          <w:noProof/>
          <w:szCs w:val="24"/>
        </w:rPr>
        <w:t>. Elsevier, 110, pp. 324–335. doi: 10.1016/j.ssci.2018.09.001.</w:t>
      </w:r>
    </w:p>
    <w:p w14:paraId="23E2839F"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Hansen, D. P., Pang, C. and Maeder, A. (2007) ‘HDI: Integrating health data and tools’, </w:t>
      </w:r>
      <w:r w:rsidRPr="00351A05">
        <w:rPr>
          <w:rFonts w:ascii="Calibri" w:hAnsi="Calibri" w:cs="Calibri"/>
          <w:i/>
          <w:iCs/>
          <w:noProof/>
          <w:szCs w:val="24"/>
        </w:rPr>
        <w:t>Soft Computing</w:t>
      </w:r>
      <w:r w:rsidRPr="00351A05">
        <w:rPr>
          <w:rFonts w:ascii="Calibri" w:hAnsi="Calibri" w:cs="Calibri"/>
          <w:noProof/>
          <w:szCs w:val="24"/>
        </w:rPr>
        <w:t>, 11(4), pp. 361–367. doi: 10.1007/s00500-006-0090-6.</w:t>
      </w:r>
    </w:p>
    <w:p w14:paraId="43E04234"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Heeks, R. (2006) ‘Health information systems: Failure, success and improvisation’, </w:t>
      </w:r>
      <w:r w:rsidRPr="00351A05">
        <w:rPr>
          <w:rFonts w:ascii="Calibri" w:hAnsi="Calibri" w:cs="Calibri"/>
          <w:i/>
          <w:iCs/>
          <w:noProof/>
          <w:szCs w:val="24"/>
        </w:rPr>
        <w:t>International Journal of Medical Informatics</w:t>
      </w:r>
      <w:r w:rsidRPr="00351A05">
        <w:rPr>
          <w:rFonts w:ascii="Calibri" w:hAnsi="Calibri" w:cs="Calibri"/>
          <w:noProof/>
          <w:szCs w:val="24"/>
        </w:rPr>
        <w:t>, 75(2), pp. 125–137. doi: 10.1016/j.ijmedinf.2005.07.024.</w:t>
      </w:r>
    </w:p>
    <w:p w14:paraId="0D589DC2"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Hickey, G. L. </w:t>
      </w:r>
      <w:r w:rsidRPr="00351A05">
        <w:rPr>
          <w:rFonts w:ascii="Calibri" w:hAnsi="Calibri" w:cs="Calibri"/>
          <w:i/>
          <w:iCs/>
          <w:noProof/>
          <w:szCs w:val="24"/>
        </w:rPr>
        <w:t>et al.</w:t>
      </w:r>
      <w:r w:rsidRPr="00351A05">
        <w:rPr>
          <w:rFonts w:ascii="Calibri" w:hAnsi="Calibri" w:cs="Calibri"/>
          <w:noProof/>
          <w:szCs w:val="24"/>
        </w:rPr>
        <w:t xml:space="preserve"> (2013) ‘Dynamic prediction modeling approaches for cardiac surgery’, </w:t>
      </w:r>
      <w:r w:rsidRPr="00351A05">
        <w:rPr>
          <w:rFonts w:ascii="Calibri" w:hAnsi="Calibri" w:cs="Calibri"/>
          <w:i/>
          <w:iCs/>
          <w:noProof/>
          <w:szCs w:val="24"/>
        </w:rPr>
        <w:t>Circulation: Cardiovascular Quality and Outcomes</w:t>
      </w:r>
      <w:r w:rsidRPr="00351A05">
        <w:rPr>
          <w:rFonts w:ascii="Calibri" w:hAnsi="Calibri" w:cs="Calibri"/>
          <w:noProof/>
          <w:szCs w:val="24"/>
        </w:rPr>
        <w:t>, 6(6), pp. 649–658. doi: 10.1161/CIRCOUTCOMES.111.000012.</w:t>
      </w:r>
    </w:p>
    <w:p w14:paraId="1BA8DF4A"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Houta, S., Ameler, T. and Surges, R. (2019) ‘Use of HL7 FHIR to structure data in epilepsy self-management applications’, </w:t>
      </w:r>
      <w:r w:rsidRPr="00351A05">
        <w:rPr>
          <w:rFonts w:ascii="Calibri" w:hAnsi="Calibri" w:cs="Calibri"/>
          <w:i/>
          <w:iCs/>
          <w:noProof/>
          <w:szCs w:val="24"/>
        </w:rPr>
        <w:t>2019 International Conference on Wireless and Mobile Computing, Networking and Communications (WiMob)</w:t>
      </w:r>
      <w:r w:rsidRPr="00351A05">
        <w:rPr>
          <w:rFonts w:ascii="Calibri" w:hAnsi="Calibri" w:cs="Calibri"/>
          <w:noProof/>
          <w:szCs w:val="24"/>
        </w:rPr>
        <w:t>. IEEE, pp. 111–115.</w:t>
      </w:r>
    </w:p>
    <w:p w14:paraId="388ADC1F"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Huang, X. </w:t>
      </w:r>
      <w:r w:rsidRPr="00351A05">
        <w:rPr>
          <w:rFonts w:ascii="Calibri" w:hAnsi="Calibri" w:cs="Calibri"/>
          <w:i/>
          <w:iCs/>
          <w:noProof/>
          <w:szCs w:val="24"/>
        </w:rPr>
        <w:t>et al.</w:t>
      </w:r>
      <w:r w:rsidRPr="00351A05">
        <w:rPr>
          <w:rFonts w:ascii="Calibri" w:hAnsi="Calibri" w:cs="Calibri"/>
          <w:noProof/>
          <w:szCs w:val="24"/>
        </w:rPr>
        <w:t xml:space="preserve"> (2016) ‘A two-stage approach for dynamic prediction of time-to-event distributions’, </w:t>
      </w:r>
      <w:r w:rsidRPr="00351A05">
        <w:rPr>
          <w:rFonts w:ascii="Calibri" w:hAnsi="Calibri" w:cs="Calibri"/>
          <w:i/>
          <w:iCs/>
          <w:noProof/>
          <w:szCs w:val="24"/>
        </w:rPr>
        <w:t>Statistics in Medicine</w:t>
      </w:r>
      <w:r w:rsidRPr="00351A05">
        <w:rPr>
          <w:rFonts w:ascii="Calibri" w:hAnsi="Calibri" w:cs="Calibri"/>
          <w:noProof/>
          <w:szCs w:val="24"/>
        </w:rPr>
        <w:t>, 35(13), pp. 2167–2182. doi: 10.1002/sim.6860.A.</w:t>
      </w:r>
    </w:p>
    <w:p w14:paraId="422B5A9E"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IEC (2006) ‘International Electrotechnical Commission 62304:2006. Medical device software–Software life-cycle processes’. Geneva: International Electrotechnical Commission.</w:t>
      </w:r>
    </w:p>
    <w:p w14:paraId="14403292"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IEC (2009) ‘International Electrotechnical Commission PD IEC/TR 80002:2009. Medical device software.’ Geneva: International Electrotechnical Commission.</w:t>
      </w:r>
    </w:p>
    <w:p w14:paraId="7DE0D657"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IEC (2011) ‘International Electrotechnical Commission 80001:2011. Application of risk management to information technology (IT) networks incorporating medical devices’. Geneva: International Electrotechnical Commission.</w:t>
      </w:r>
    </w:p>
    <w:p w14:paraId="358BB680"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IMIA WG7 (2018) </w:t>
      </w:r>
      <w:r w:rsidRPr="00351A05">
        <w:rPr>
          <w:rFonts w:ascii="Calibri" w:hAnsi="Calibri" w:cs="Calibri"/>
          <w:i/>
          <w:iCs/>
          <w:noProof/>
          <w:szCs w:val="24"/>
        </w:rPr>
        <w:t>WG7 - IMIA Working Group on Health Informatics for Patient Safety</w:t>
      </w:r>
      <w:r w:rsidRPr="00351A05">
        <w:rPr>
          <w:rFonts w:ascii="Calibri" w:hAnsi="Calibri" w:cs="Calibri"/>
          <w:noProof/>
          <w:szCs w:val="24"/>
        </w:rPr>
        <w:t>.</w:t>
      </w:r>
    </w:p>
    <w:p w14:paraId="4BE51FBF"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Jenkins, D. A. </w:t>
      </w:r>
      <w:r w:rsidRPr="00351A05">
        <w:rPr>
          <w:rFonts w:ascii="Calibri" w:hAnsi="Calibri" w:cs="Calibri"/>
          <w:i/>
          <w:iCs/>
          <w:noProof/>
          <w:szCs w:val="24"/>
        </w:rPr>
        <w:t>et al.</w:t>
      </w:r>
      <w:r w:rsidRPr="00351A05">
        <w:rPr>
          <w:rFonts w:ascii="Calibri" w:hAnsi="Calibri" w:cs="Calibri"/>
          <w:noProof/>
          <w:szCs w:val="24"/>
        </w:rPr>
        <w:t xml:space="preserve"> (2018) ‘Dynamic models to predict health outcomes: current status and methodological challenges’, </w:t>
      </w:r>
      <w:r w:rsidRPr="00351A05">
        <w:rPr>
          <w:rFonts w:ascii="Calibri" w:hAnsi="Calibri" w:cs="Calibri"/>
          <w:i/>
          <w:iCs/>
          <w:noProof/>
          <w:szCs w:val="24"/>
        </w:rPr>
        <w:t>Diagnostic and Prognostic Research</w:t>
      </w:r>
      <w:r w:rsidRPr="00351A05">
        <w:rPr>
          <w:rFonts w:ascii="Calibri" w:hAnsi="Calibri" w:cs="Calibri"/>
          <w:noProof/>
          <w:szCs w:val="24"/>
        </w:rPr>
        <w:t>. Diagnostic and Prognostic Research, 2(1), pp. 1–9. doi: 10.1186/s41512-018-0045-2.</w:t>
      </w:r>
    </w:p>
    <w:p w14:paraId="2FFFB4A9"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Johnson, O. (2019) ‘General System Theory and the Use of Process Mining to Improve Care Pathways’, in Scott, P., de Keizer, N. F., and Georgiou, A. (eds) </w:t>
      </w:r>
      <w:r w:rsidRPr="00351A05">
        <w:rPr>
          <w:rFonts w:ascii="Calibri" w:hAnsi="Calibri" w:cs="Calibri"/>
          <w:i/>
          <w:iCs/>
          <w:noProof/>
          <w:szCs w:val="24"/>
        </w:rPr>
        <w:t>Applied Interdisciplinary Theory in Health Informatics: A Knowledge Base for Practitioners</w:t>
      </w:r>
      <w:r w:rsidRPr="00351A05">
        <w:rPr>
          <w:rFonts w:ascii="Calibri" w:hAnsi="Calibri" w:cs="Calibri"/>
          <w:noProof/>
          <w:szCs w:val="24"/>
        </w:rPr>
        <w:t>. IOS Press, pp. 11–22. doi: 10.3233/SHTI1263.</w:t>
      </w:r>
    </w:p>
    <w:p w14:paraId="7FC27BCD"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Johnson, O. A. </w:t>
      </w:r>
      <w:r w:rsidRPr="00351A05">
        <w:rPr>
          <w:rFonts w:ascii="Calibri" w:hAnsi="Calibri" w:cs="Calibri"/>
          <w:i/>
          <w:iCs/>
          <w:noProof/>
          <w:szCs w:val="24"/>
        </w:rPr>
        <w:t>et al.</w:t>
      </w:r>
      <w:r w:rsidRPr="00351A05">
        <w:rPr>
          <w:rFonts w:ascii="Calibri" w:hAnsi="Calibri" w:cs="Calibri"/>
          <w:noProof/>
          <w:szCs w:val="24"/>
        </w:rPr>
        <w:t xml:space="preserve"> (2020) </w:t>
      </w:r>
      <w:r w:rsidRPr="00351A05">
        <w:rPr>
          <w:rFonts w:ascii="Calibri" w:hAnsi="Calibri" w:cs="Calibri"/>
          <w:i/>
          <w:iCs/>
          <w:noProof/>
          <w:szCs w:val="24"/>
        </w:rPr>
        <w:t>Theoretical and practical foundations of Safety Informatics: Workshop programme proposal</w:t>
      </w:r>
      <w:r w:rsidRPr="00351A05">
        <w:rPr>
          <w:rFonts w:ascii="Calibri" w:hAnsi="Calibri" w:cs="Calibri"/>
          <w:noProof/>
          <w:szCs w:val="24"/>
        </w:rPr>
        <w:t>. Available at: https://github.com/ciaranmci/TheoryDevWrkshop1 (Accessed: 14 May 2020).</w:t>
      </w:r>
    </w:p>
    <w:p w14:paraId="63146174"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Kostkova, P. (2015) ‘Grand challenges in digital health’, </w:t>
      </w:r>
      <w:r w:rsidRPr="00351A05">
        <w:rPr>
          <w:rFonts w:ascii="Calibri" w:hAnsi="Calibri" w:cs="Calibri"/>
          <w:i/>
          <w:iCs/>
          <w:noProof/>
          <w:szCs w:val="24"/>
        </w:rPr>
        <w:t>Frontiers in Public Health</w:t>
      </w:r>
      <w:r w:rsidRPr="00351A05">
        <w:rPr>
          <w:rFonts w:ascii="Calibri" w:hAnsi="Calibri" w:cs="Calibri"/>
          <w:noProof/>
          <w:szCs w:val="24"/>
        </w:rPr>
        <w:t>, 3(134), pp. 1–5. doi: 10.3389/fpubh.2015.00134.</w:t>
      </w:r>
    </w:p>
    <w:p w14:paraId="1FEB9441"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Leveson, N. G. (1986) ‘Software Safety: Why, What, and How’, </w:t>
      </w:r>
      <w:r w:rsidRPr="00351A05">
        <w:rPr>
          <w:rFonts w:ascii="Calibri" w:hAnsi="Calibri" w:cs="Calibri"/>
          <w:i/>
          <w:iCs/>
          <w:noProof/>
          <w:szCs w:val="24"/>
        </w:rPr>
        <w:t>Computing Surveys</w:t>
      </w:r>
      <w:r w:rsidRPr="00351A05">
        <w:rPr>
          <w:rFonts w:ascii="Calibri" w:hAnsi="Calibri" w:cs="Calibri"/>
          <w:noProof/>
          <w:szCs w:val="24"/>
        </w:rPr>
        <w:t>, 18(2).</w:t>
      </w:r>
    </w:p>
    <w:p w14:paraId="2BA357C8"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Lupton, D. (2017) </w:t>
      </w:r>
      <w:r w:rsidRPr="00351A05">
        <w:rPr>
          <w:rFonts w:ascii="Calibri" w:hAnsi="Calibri" w:cs="Calibri"/>
          <w:i/>
          <w:iCs/>
          <w:noProof/>
          <w:szCs w:val="24"/>
        </w:rPr>
        <w:t>Digital Health: Critical and Cross-Disciplinary Perspectives</w:t>
      </w:r>
      <w:r w:rsidRPr="00351A05">
        <w:rPr>
          <w:rFonts w:ascii="Calibri" w:hAnsi="Calibri" w:cs="Calibri"/>
          <w:noProof/>
          <w:szCs w:val="24"/>
        </w:rPr>
        <w:t>. Edited by K. Chamberlain and A. Lyons. Routledge. Available at: https://books.google.co.uk/books?hl=en&amp;lr=&amp;id=09srDwAAQBAJ&amp;oi=fnd&amp;pg=PT8&amp;dq=Novel+challenges+of+new+and+emerging+digital+health+technologies&amp;ots=5dgCyGehlJ&amp;sig=OTsQkQj_iHtz5W12G_z5aSUt8F4&amp;redir_esc=y#v=onepage&amp;q&amp;f=false.</w:t>
      </w:r>
    </w:p>
    <w:p w14:paraId="346B6927"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Macrae, C. (2019) ‘Governing the safety of artificial intelligence in healthcare’, </w:t>
      </w:r>
      <w:r w:rsidRPr="00351A05">
        <w:rPr>
          <w:rFonts w:ascii="Calibri" w:hAnsi="Calibri" w:cs="Calibri"/>
          <w:i/>
          <w:iCs/>
          <w:noProof/>
          <w:szCs w:val="24"/>
        </w:rPr>
        <w:t>BMJ Qual Saf</w:t>
      </w:r>
      <w:r w:rsidRPr="00351A05">
        <w:rPr>
          <w:rFonts w:ascii="Calibri" w:hAnsi="Calibri" w:cs="Calibri"/>
          <w:noProof/>
          <w:szCs w:val="24"/>
        </w:rPr>
        <w:t>, 28, pp. 495–498. doi: 10.1136/bmjqs-2019-009484.</w:t>
      </w:r>
    </w:p>
    <w:p w14:paraId="17ADBA50"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Maturo, A. (2014) ‘Fatism, self-monitoring and the pursuit of healthiness in the time of technological solutionism’, </w:t>
      </w:r>
      <w:r w:rsidRPr="00351A05">
        <w:rPr>
          <w:rFonts w:ascii="Calibri" w:hAnsi="Calibri" w:cs="Calibri"/>
          <w:i/>
          <w:iCs/>
          <w:noProof/>
          <w:szCs w:val="24"/>
        </w:rPr>
        <w:t>Italian Sociological Review</w:t>
      </w:r>
      <w:r w:rsidRPr="00351A05">
        <w:rPr>
          <w:rFonts w:ascii="Calibri" w:hAnsi="Calibri" w:cs="Calibri"/>
          <w:noProof/>
          <w:szCs w:val="24"/>
        </w:rPr>
        <w:t>, 4(2), pp. 157–171. doi: 10.13136/isr.v4i2.80.</w:t>
      </w:r>
    </w:p>
    <w:p w14:paraId="7ED14AED"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McAuley, A. (2014) ‘Digital health interventions: Widening access or widening inequalities?’, </w:t>
      </w:r>
      <w:r w:rsidRPr="00351A05">
        <w:rPr>
          <w:rFonts w:ascii="Calibri" w:hAnsi="Calibri" w:cs="Calibri"/>
          <w:i/>
          <w:iCs/>
          <w:noProof/>
          <w:szCs w:val="24"/>
        </w:rPr>
        <w:t>Public Health</w:t>
      </w:r>
      <w:r w:rsidRPr="00351A05">
        <w:rPr>
          <w:rFonts w:ascii="Calibri" w:hAnsi="Calibri" w:cs="Calibri"/>
          <w:noProof/>
          <w:szCs w:val="24"/>
        </w:rPr>
        <w:t>. The Royal Society for Public Health, 128(12), pp. 1118–1120. doi: 10.1016/j.puhe.2014.10.008.</w:t>
      </w:r>
    </w:p>
    <w:p w14:paraId="3E346B52"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Mechanic, D. and Schlesinger, M. (1996) ‘The impact of managed care on patients’ trust in medical care and their physicians’, </w:t>
      </w:r>
      <w:r w:rsidRPr="00351A05">
        <w:rPr>
          <w:rFonts w:ascii="Calibri" w:hAnsi="Calibri" w:cs="Calibri"/>
          <w:i/>
          <w:iCs/>
          <w:noProof/>
          <w:szCs w:val="24"/>
        </w:rPr>
        <w:t>JAMA</w:t>
      </w:r>
      <w:r w:rsidRPr="00351A05">
        <w:rPr>
          <w:rFonts w:ascii="Calibri" w:hAnsi="Calibri" w:cs="Calibri"/>
          <w:noProof/>
          <w:szCs w:val="24"/>
        </w:rPr>
        <w:t>, 275(21), pp. 1693–1697. doi: 10.1001/jama.1996.03530450083048.</w:t>
      </w:r>
    </w:p>
    <w:p w14:paraId="7C060120"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Morozov, E. (2013) </w:t>
      </w:r>
      <w:r w:rsidRPr="00351A05">
        <w:rPr>
          <w:rFonts w:ascii="Calibri" w:hAnsi="Calibri" w:cs="Calibri"/>
          <w:i/>
          <w:iCs/>
          <w:noProof/>
          <w:szCs w:val="24"/>
        </w:rPr>
        <w:t>To Save Everything, Click Here: The Folly of Technological Solutionism</w:t>
      </w:r>
      <w:r w:rsidRPr="00351A05">
        <w:rPr>
          <w:rFonts w:ascii="Calibri" w:hAnsi="Calibri" w:cs="Calibri"/>
          <w:noProof/>
          <w:szCs w:val="24"/>
        </w:rPr>
        <w:t>. New York: PublicAffairs.</w:t>
      </w:r>
    </w:p>
    <w:p w14:paraId="0D662EC0"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Onik, M. F. A., Fielt, E. and Gable, G. G. (2017) ‘Complex Adaptive Systems Theory in Information Systems Research - A Systematic Literature Review’, in Ling, S. C., Bahri, S., and Finnegan, P. (eds) </w:t>
      </w:r>
      <w:r w:rsidRPr="00351A05">
        <w:rPr>
          <w:rFonts w:ascii="Calibri" w:hAnsi="Calibri" w:cs="Calibri"/>
          <w:i/>
          <w:iCs/>
          <w:noProof/>
          <w:szCs w:val="24"/>
        </w:rPr>
        <w:t>Pacific Asia Conference on Information Systems (PACIS)</w:t>
      </w:r>
      <w:r w:rsidRPr="00351A05">
        <w:rPr>
          <w:rFonts w:ascii="Calibri" w:hAnsi="Calibri" w:cs="Calibri"/>
          <w:noProof/>
          <w:szCs w:val="24"/>
        </w:rPr>
        <w:t>, pp. 1–14. Available at: https://eprints.qut.edu.au/111589/1/pacis - 2017 - Complex Adaptive Systems Theory in Information Systems Research - A Systematic Literature Review.pdf.</w:t>
      </w:r>
    </w:p>
    <w:p w14:paraId="241C349F"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Paxton, N. C. and Branca, D. L. (2020) ‘Managing the Risks of Emerging IoT Devices’, in Wickramasinghe, N. and Bodendorf, F. (eds) </w:t>
      </w:r>
      <w:r w:rsidRPr="00351A05">
        <w:rPr>
          <w:rFonts w:ascii="Calibri" w:hAnsi="Calibri" w:cs="Calibri"/>
          <w:i/>
          <w:iCs/>
          <w:noProof/>
          <w:szCs w:val="24"/>
        </w:rPr>
        <w:t>Delivering Superior Health and Wellness Management with IoT and Analytics</w:t>
      </w:r>
      <w:r w:rsidRPr="00351A05">
        <w:rPr>
          <w:rFonts w:ascii="Calibri" w:hAnsi="Calibri" w:cs="Calibri"/>
          <w:noProof/>
          <w:szCs w:val="24"/>
        </w:rPr>
        <w:t>. Springer, pp. 447–467. doi: 10.1007/978-3-030-17347-0_22.</w:t>
      </w:r>
    </w:p>
    <w:p w14:paraId="691B8C6E"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Pilotto, A., Boi, R. and Petermans, J. (2018) ‘Technology in geriatrics’, </w:t>
      </w:r>
      <w:r w:rsidRPr="00351A05">
        <w:rPr>
          <w:rFonts w:ascii="Calibri" w:hAnsi="Calibri" w:cs="Calibri"/>
          <w:i/>
          <w:iCs/>
          <w:noProof/>
          <w:szCs w:val="24"/>
        </w:rPr>
        <w:t>Age and Ageing</w:t>
      </w:r>
      <w:r w:rsidRPr="00351A05">
        <w:rPr>
          <w:rFonts w:ascii="Calibri" w:hAnsi="Calibri" w:cs="Calibri"/>
          <w:noProof/>
          <w:szCs w:val="24"/>
        </w:rPr>
        <w:t>, 47(6), pp. 771–774. doi: 10.1093/ageing/afy026.</w:t>
      </w:r>
    </w:p>
    <w:p w14:paraId="60E73B8A"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Ranjan, R. </w:t>
      </w:r>
      <w:r w:rsidRPr="00351A05">
        <w:rPr>
          <w:rFonts w:ascii="Calibri" w:hAnsi="Calibri" w:cs="Calibri"/>
          <w:i/>
          <w:iCs/>
          <w:noProof/>
          <w:szCs w:val="24"/>
        </w:rPr>
        <w:t>et al.</w:t>
      </w:r>
      <w:r w:rsidRPr="00351A05">
        <w:rPr>
          <w:rFonts w:ascii="Calibri" w:hAnsi="Calibri" w:cs="Calibri"/>
          <w:noProof/>
          <w:szCs w:val="24"/>
        </w:rPr>
        <w:t xml:space="preserve"> (2018) ‘Integrating the Internet of Things and Data Science’, </w:t>
      </w:r>
      <w:r w:rsidRPr="00351A05">
        <w:rPr>
          <w:rFonts w:ascii="Calibri" w:hAnsi="Calibri" w:cs="Calibri"/>
          <w:i/>
          <w:iCs/>
          <w:noProof/>
          <w:szCs w:val="24"/>
        </w:rPr>
        <w:t>IEEE Cloud Computing</w:t>
      </w:r>
      <w:r w:rsidRPr="00351A05">
        <w:rPr>
          <w:rFonts w:ascii="Calibri" w:hAnsi="Calibri" w:cs="Calibri"/>
          <w:noProof/>
          <w:szCs w:val="24"/>
        </w:rPr>
        <w:t>, 5(3), pp. 12–26. doi: Doi 10.1109/Mcc.2018.032591612.</w:t>
      </w:r>
    </w:p>
    <w:p w14:paraId="21E40656"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Robinson, L. </w:t>
      </w:r>
      <w:r w:rsidRPr="00351A05">
        <w:rPr>
          <w:rFonts w:ascii="Calibri" w:hAnsi="Calibri" w:cs="Calibri"/>
          <w:i/>
          <w:iCs/>
          <w:noProof/>
          <w:szCs w:val="24"/>
        </w:rPr>
        <w:t>et al.</w:t>
      </w:r>
      <w:r w:rsidRPr="00351A05">
        <w:rPr>
          <w:rFonts w:ascii="Calibri" w:hAnsi="Calibri" w:cs="Calibri"/>
          <w:noProof/>
          <w:szCs w:val="24"/>
        </w:rPr>
        <w:t xml:space="preserve"> (2015) ‘Digital inequalities and why they matter’, </w:t>
      </w:r>
      <w:r w:rsidRPr="00351A05">
        <w:rPr>
          <w:rFonts w:ascii="Calibri" w:hAnsi="Calibri" w:cs="Calibri"/>
          <w:i/>
          <w:iCs/>
          <w:noProof/>
          <w:szCs w:val="24"/>
        </w:rPr>
        <w:t>Information Communication and Society</w:t>
      </w:r>
      <w:r w:rsidRPr="00351A05">
        <w:rPr>
          <w:rFonts w:ascii="Calibri" w:hAnsi="Calibri" w:cs="Calibri"/>
          <w:noProof/>
          <w:szCs w:val="24"/>
        </w:rPr>
        <w:t>, 18(5), pp. 569–582. doi: 10.1080/1369118X.2015.1012532.</w:t>
      </w:r>
    </w:p>
    <w:p w14:paraId="43D3C59E"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Roehrs, A. (2019) </w:t>
      </w:r>
      <w:r w:rsidRPr="00351A05">
        <w:rPr>
          <w:rFonts w:ascii="Calibri" w:hAnsi="Calibri" w:cs="Calibri"/>
          <w:i/>
          <w:iCs/>
          <w:noProof/>
          <w:szCs w:val="24"/>
        </w:rPr>
        <w:t>OmniPHR: A blockchain based interoperable architecture for personal health records</w:t>
      </w:r>
      <w:r w:rsidRPr="00351A05">
        <w:rPr>
          <w:rFonts w:ascii="Calibri" w:hAnsi="Calibri" w:cs="Calibri"/>
          <w:noProof/>
          <w:szCs w:val="24"/>
        </w:rPr>
        <w:t>. Universidade do Vale do Rio dos Sinos. Available at: http://www.repositorio.jesuita.org.br/bitstream/handle/UNISINOS/8867/Alex Roehrs_.pdf?sequence=1&amp;isAllowed=y.</w:t>
      </w:r>
    </w:p>
    <w:p w14:paraId="2E5116F7"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Roehrs, A. </w:t>
      </w:r>
      <w:r w:rsidRPr="00351A05">
        <w:rPr>
          <w:rFonts w:ascii="Calibri" w:hAnsi="Calibri" w:cs="Calibri"/>
          <w:i/>
          <w:iCs/>
          <w:noProof/>
          <w:szCs w:val="24"/>
        </w:rPr>
        <w:t>et al.</w:t>
      </w:r>
      <w:r w:rsidRPr="00351A05">
        <w:rPr>
          <w:rFonts w:ascii="Calibri" w:hAnsi="Calibri" w:cs="Calibri"/>
          <w:noProof/>
          <w:szCs w:val="24"/>
        </w:rPr>
        <w:t xml:space="preserve"> (2019) ‘Toward a Model for Personal Health Record Interoperability’, </w:t>
      </w:r>
      <w:r w:rsidRPr="00351A05">
        <w:rPr>
          <w:rFonts w:ascii="Calibri" w:hAnsi="Calibri" w:cs="Calibri"/>
          <w:i/>
          <w:iCs/>
          <w:noProof/>
          <w:szCs w:val="24"/>
        </w:rPr>
        <w:t>IEEE Journal of Biomedical and Health Informatics</w:t>
      </w:r>
      <w:r w:rsidRPr="00351A05">
        <w:rPr>
          <w:rFonts w:ascii="Calibri" w:hAnsi="Calibri" w:cs="Calibri"/>
          <w:noProof/>
          <w:szCs w:val="24"/>
        </w:rPr>
        <w:t>, 23(2), pp. 867–873.</w:t>
      </w:r>
    </w:p>
    <w:p w14:paraId="77EAD007"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Roehrs, A., André, C. and Righi, R. (2017) ‘OmniPHR : A distributed architecture model to integrate personal health records’, </w:t>
      </w:r>
      <w:r w:rsidRPr="00351A05">
        <w:rPr>
          <w:rFonts w:ascii="Calibri" w:hAnsi="Calibri" w:cs="Calibri"/>
          <w:i/>
          <w:iCs/>
          <w:noProof/>
          <w:szCs w:val="24"/>
        </w:rPr>
        <w:t>Journal of Biomedical Informatics</w:t>
      </w:r>
      <w:r w:rsidRPr="00351A05">
        <w:rPr>
          <w:rFonts w:ascii="Calibri" w:hAnsi="Calibri" w:cs="Calibri"/>
          <w:noProof/>
          <w:szCs w:val="24"/>
        </w:rPr>
        <w:t>. Elsevier Inc., 71, pp. 70–81. doi: 10.1016/j.jbi.2017.05.012.</w:t>
      </w:r>
    </w:p>
    <w:p w14:paraId="063B95A2"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Sako, Z., Adibi, S. and Wickramasinghe, N. (2020) ‘Addressing Data Accuracy and Information Integrity in mHealth Solutions Using Machine Learning Algorithms’, in, pp. 345–359. doi: 10.1007/978-3-030-17347-0_16.</w:t>
      </w:r>
    </w:p>
    <w:p w14:paraId="36E80958"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Saripalle, R., Runyan, C. and Russell, M. (2019) ‘Using HL7 FHIR to achieve interoperability in patient health record’, </w:t>
      </w:r>
      <w:r w:rsidRPr="00351A05">
        <w:rPr>
          <w:rFonts w:ascii="Calibri" w:hAnsi="Calibri" w:cs="Calibri"/>
          <w:i/>
          <w:iCs/>
          <w:noProof/>
          <w:szCs w:val="24"/>
        </w:rPr>
        <w:t>Journal of Biomedical Informatics</w:t>
      </w:r>
      <w:r w:rsidRPr="00351A05">
        <w:rPr>
          <w:rFonts w:ascii="Calibri" w:hAnsi="Calibri" w:cs="Calibri"/>
          <w:noProof/>
          <w:szCs w:val="24"/>
        </w:rPr>
        <w:t>. Elsevier, 94(103188). doi: 10.1016/j.jbi.2019.103188.</w:t>
      </w:r>
    </w:p>
    <w:p w14:paraId="7EBB5639"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Singh, H. and Sittig, D. F. (2016) ‘Measuring and improving patient safety through health information technology: The health IT safety framework’, </w:t>
      </w:r>
      <w:r w:rsidRPr="00351A05">
        <w:rPr>
          <w:rFonts w:ascii="Calibri" w:hAnsi="Calibri" w:cs="Calibri"/>
          <w:i/>
          <w:iCs/>
          <w:noProof/>
          <w:szCs w:val="24"/>
        </w:rPr>
        <w:t>BMJ Quality and Safety</w:t>
      </w:r>
      <w:r w:rsidRPr="00351A05">
        <w:rPr>
          <w:rFonts w:ascii="Calibri" w:hAnsi="Calibri" w:cs="Calibri"/>
          <w:noProof/>
          <w:szCs w:val="24"/>
        </w:rPr>
        <w:t>, 25(4), pp. 226–232. doi: 10.1136/bmjqs-2015-004486.</w:t>
      </w:r>
    </w:p>
    <w:p w14:paraId="73E7C011"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Sittig, D. F. </w:t>
      </w:r>
      <w:r w:rsidRPr="00351A05">
        <w:rPr>
          <w:rFonts w:ascii="Calibri" w:hAnsi="Calibri" w:cs="Calibri"/>
          <w:i/>
          <w:iCs/>
          <w:noProof/>
          <w:szCs w:val="24"/>
        </w:rPr>
        <w:t>et al.</w:t>
      </w:r>
      <w:r w:rsidRPr="00351A05">
        <w:rPr>
          <w:rFonts w:ascii="Calibri" w:hAnsi="Calibri" w:cs="Calibri"/>
          <w:noProof/>
          <w:szCs w:val="24"/>
        </w:rPr>
        <w:t xml:space="preserve"> (2018) ‘Current challenges in health information technology–related patient safety’, </w:t>
      </w:r>
      <w:r w:rsidRPr="00351A05">
        <w:rPr>
          <w:rFonts w:ascii="Calibri" w:hAnsi="Calibri" w:cs="Calibri"/>
          <w:i/>
          <w:iCs/>
          <w:noProof/>
          <w:szCs w:val="24"/>
        </w:rPr>
        <w:t>Health Informatics Journal</w:t>
      </w:r>
      <w:r w:rsidRPr="00351A05">
        <w:rPr>
          <w:rFonts w:ascii="Calibri" w:hAnsi="Calibri" w:cs="Calibri"/>
          <w:noProof/>
          <w:szCs w:val="24"/>
        </w:rPr>
        <w:t>, (2), pp. 1–9. doi: 10.1177/1460458218814893.</w:t>
      </w:r>
    </w:p>
    <w:p w14:paraId="1CC033A7"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Song, J. and Zahedi, F. M. (2007) ‘Trust in health infomediaries’, </w:t>
      </w:r>
      <w:r w:rsidRPr="00351A05">
        <w:rPr>
          <w:rFonts w:ascii="Calibri" w:hAnsi="Calibri" w:cs="Calibri"/>
          <w:i/>
          <w:iCs/>
          <w:noProof/>
          <w:szCs w:val="24"/>
        </w:rPr>
        <w:t>Decision Support Systems</w:t>
      </w:r>
      <w:r w:rsidRPr="00351A05">
        <w:rPr>
          <w:rFonts w:ascii="Calibri" w:hAnsi="Calibri" w:cs="Calibri"/>
          <w:noProof/>
          <w:szCs w:val="24"/>
        </w:rPr>
        <w:t>, 43(2), pp. 390–407. doi: 10.1016/j.dss.2006.11.011.</w:t>
      </w:r>
    </w:p>
    <w:p w14:paraId="148A61AA"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Sperrin, M. </w:t>
      </w:r>
      <w:r w:rsidRPr="00351A05">
        <w:rPr>
          <w:rFonts w:ascii="Calibri" w:hAnsi="Calibri" w:cs="Calibri"/>
          <w:i/>
          <w:iCs/>
          <w:noProof/>
          <w:szCs w:val="24"/>
        </w:rPr>
        <w:t>et al.</w:t>
      </w:r>
      <w:r w:rsidRPr="00351A05">
        <w:rPr>
          <w:rFonts w:ascii="Calibri" w:hAnsi="Calibri" w:cs="Calibri"/>
          <w:noProof/>
          <w:szCs w:val="24"/>
        </w:rPr>
        <w:t xml:space="preserve"> (2019) ‘Explicit causal reasoning is needed to prevent prognostic models being victims of their own success’, </w:t>
      </w:r>
      <w:r w:rsidRPr="00351A05">
        <w:rPr>
          <w:rFonts w:ascii="Calibri" w:hAnsi="Calibri" w:cs="Calibri"/>
          <w:i/>
          <w:iCs/>
          <w:noProof/>
          <w:szCs w:val="24"/>
        </w:rPr>
        <w:t>Journal of the American Medical Informatics Association</w:t>
      </w:r>
      <w:r w:rsidRPr="00351A05">
        <w:rPr>
          <w:rFonts w:ascii="Calibri" w:hAnsi="Calibri" w:cs="Calibri"/>
          <w:noProof/>
          <w:szCs w:val="24"/>
        </w:rPr>
        <w:t>, 26(12), pp. 1675–1676. doi: 10.1093/jamia/ocz197.</w:t>
      </w:r>
    </w:p>
    <w:p w14:paraId="1BD181FD"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Stock, W. G. and Stock, M. (2013) </w:t>
      </w:r>
      <w:r w:rsidRPr="00351A05">
        <w:rPr>
          <w:rFonts w:ascii="Calibri" w:hAnsi="Calibri" w:cs="Calibri"/>
          <w:i/>
          <w:iCs/>
          <w:noProof/>
          <w:szCs w:val="24"/>
        </w:rPr>
        <w:t>Handbook of Information Science</w:t>
      </w:r>
      <w:r w:rsidRPr="00351A05">
        <w:rPr>
          <w:rFonts w:ascii="Calibri" w:hAnsi="Calibri" w:cs="Calibri"/>
          <w:noProof/>
          <w:szCs w:val="24"/>
        </w:rPr>
        <w:t>. Berlin: De Gruyter.</w:t>
      </w:r>
    </w:p>
    <w:p w14:paraId="4F748879"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Su, T. L. </w:t>
      </w:r>
      <w:r w:rsidRPr="00351A05">
        <w:rPr>
          <w:rFonts w:ascii="Calibri" w:hAnsi="Calibri" w:cs="Calibri"/>
          <w:i/>
          <w:iCs/>
          <w:noProof/>
          <w:szCs w:val="24"/>
        </w:rPr>
        <w:t>et al.</w:t>
      </w:r>
      <w:r w:rsidRPr="00351A05">
        <w:rPr>
          <w:rFonts w:ascii="Calibri" w:hAnsi="Calibri" w:cs="Calibri"/>
          <w:noProof/>
          <w:szCs w:val="24"/>
        </w:rPr>
        <w:t xml:space="preserve"> (2018) ‘A review of statistical updating methods for clinical prediction models’, </w:t>
      </w:r>
      <w:r w:rsidRPr="00351A05">
        <w:rPr>
          <w:rFonts w:ascii="Calibri" w:hAnsi="Calibri" w:cs="Calibri"/>
          <w:i/>
          <w:iCs/>
          <w:noProof/>
          <w:szCs w:val="24"/>
        </w:rPr>
        <w:t>Statistical Methods in Medical Research</w:t>
      </w:r>
      <w:r w:rsidRPr="00351A05">
        <w:rPr>
          <w:rFonts w:ascii="Calibri" w:hAnsi="Calibri" w:cs="Calibri"/>
          <w:noProof/>
          <w:szCs w:val="24"/>
        </w:rPr>
        <w:t>, 27(1), pp. 185–197. doi: 10.1177/0962280215626466.</w:t>
      </w:r>
    </w:p>
    <w:p w14:paraId="44A46153"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Sujan, M. A. </w:t>
      </w:r>
      <w:r w:rsidRPr="00351A05">
        <w:rPr>
          <w:rFonts w:ascii="Calibri" w:hAnsi="Calibri" w:cs="Calibri"/>
          <w:i/>
          <w:iCs/>
          <w:noProof/>
          <w:szCs w:val="24"/>
        </w:rPr>
        <w:t>et al.</w:t>
      </w:r>
      <w:r w:rsidRPr="00351A05">
        <w:rPr>
          <w:rFonts w:ascii="Calibri" w:hAnsi="Calibri" w:cs="Calibri"/>
          <w:noProof/>
          <w:szCs w:val="24"/>
        </w:rPr>
        <w:t xml:space="preserve"> (2015) ‘The development of safety cases for healthcare services: Practical experiences, opportunities and challenges’, </w:t>
      </w:r>
      <w:r w:rsidRPr="00351A05">
        <w:rPr>
          <w:rFonts w:ascii="Calibri" w:hAnsi="Calibri" w:cs="Calibri"/>
          <w:i/>
          <w:iCs/>
          <w:noProof/>
          <w:szCs w:val="24"/>
        </w:rPr>
        <w:t>Reliability Engineering and System Safety</w:t>
      </w:r>
      <w:r w:rsidRPr="00351A05">
        <w:rPr>
          <w:rFonts w:ascii="Calibri" w:hAnsi="Calibri" w:cs="Calibri"/>
          <w:noProof/>
          <w:szCs w:val="24"/>
        </w:rPr>
        <w:t>. Elsevier, 140, pp. 200–207. doi: 10.1016/j.ress.2015.03.033.</w:t>
      </w:r>
    </w:p>
    <w:p w14:paraId="71367F0C"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Sujan, M. A. </w:t>
      </w:r>
      <w:r w:rsidRPr="00351A05">
        <w:rPr>
          <w:rFonts w:ascii="Calibri" w:hAnsi="Calibri" w:cs="Calibri"/>
          <w:i/>
          <w:iCs/>
          <w:noProof/>
          <w:szCs w:val="24"/>
        </w:rPr>
        <w:t>et al.</w:t>
      </w:r>
      <w:r w:rsidRPr="00351A05">
        <w:rPr>
          <w:rFonts w:ascii="Calibri" w:hAnsi="Calibri" w:cs="Calibri"/>
          <w:noProof/>
          <w:szCs w:val="24"/>
        </w:rPr>
        <w:t xml:space="preserve"> (2016) ‘Should healthcare providers do safety cases? Lessons from a cross-industry review of safety case practices’, </w:t>
      </w:r>
      <w:r w:rsidRPr="00351A05">
        <w:rPr>
          <w:rFonts w:ascii="Calibri" w:hAnsi="Calibri" w:cs="Calibri"/>
          <w:i/>
          <w:iCs/>
          <w:noProof/>
          <w:szCs w:val="24"/>
        </w:rPr>
        <w:t>Safety Science</w:t>
      </w:r>
      <w:r w:rsidRPr="00351A05">
        <w:rPr>
          <w:rFonts w:ascii="Calibri" w:hAnsi="Calibri" w:cs="Calibri"/>
          <w:noProof/>
          <w:szCs w:val="24"/>
        </w:rPr>
        <w:t>. Elsevier Ltd, 84, pp. 181–189. doi: 10.1016/j.ssci.2015.12.021.</w:t>
      </w:r>
    </w:p>
    <w:p w14:paraId="52B4DDA7"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Swuste, P. </w:t>
      </w:r>
      <w:r w:rsidRPr="00351A05">
        <w:rPr>
          <w:rFonts w:ascii="Calibri" w:hAnsi="Calibri" w:cs="Calibri"/>
          <w:i/>
          <w:iCs/>
          <w:noProof/>
          <w:szCs w:val="24"/>
        </w:rPr>
        <w:t>et al.</w:t>
      </w:r>
      <w:r w:rsidRPr="00351A05">
        <w:rPr>
          <w:rFonts w:ascii="Calibri" w:hAnsi="Calibri" w:cs="Calibri"/>
          <w:noProof/>
          <w:szCs w:val="24"/>
        </w:rPr>
        <w:t xml:space="preserve"> (2020) ‘The future of safety science’, </w:t>
      </w:r>
      <w:r w:rsidRPr="00351A05">
        <w:rPr>
          <w:rFonts w:ascii="Calibri" w:hAnsi="Calibri" w:cs="Calibri"/>
          <w:i/>
          <w:iCs/>
          <w:noProof/>
          <w:szCs w:val="24"/>
        </w:rPr>
        <w:t>Safety Science</w:t>
      </w:r>
      <w:r w:rsidRPr="00351A05">
        <w:rPr>
          <w:rFonts w:ascii="Calibri" w:hAnsi="Calibri" w:cs="Calibri"/>
          <w:noProof/>
          <w:szCs w:val="24"/>
        </w:rPr>
        <w:t>. Elsevier, 125(September 2019), p. 104593. doi: 10.1016/j.ssci.2019.104593.</w:t>
      </w:r>
    </w:p>
    <w:p w14:paraId="7FA837E4"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Thorne, S. E. and Robinson, C. A. (1988) ‘Reciprocal trust in health care relationships’, </w:t>
      </w:r>
      <w:r w:rsidRPr="00351A05">
        <w:rPr>
          <w:rFonts w:ascii="Calibri" w:hAnsi="Calibri" w:cs="Calibri"/>
          <w:i/>
          <w:iCs/>
          <w:noProof/>
          <w:szCs w:val="24"/>
        </w:rPr>
        <w:t>Journal of Advanced Nursing</w:t>
      </w:r>
      <w:r w:rsidRPr="00351A05">
        <w:rPr>
          <w:rFonts w:ascii="Calibri" w:hAnsi="Calibri" w:cs="Calibri"/>
          <w:noProof/>
          <w:szCs w:val="24"/>
        </w:rPr>
        <w:t>, 13(6), pp. 782–789. doi: 10.1111/j.1365-2648.1988.tb00570.x.</w:t>
      </w:r>
    </w:p>
    <w:p w14:paraId="73751911"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Vincent, C. (2010) </w:t>
      </w:r>
      <w:r w:rsidRPr="00351A05">
        <w:rPr>
          <w:rFonts w:ascii="Calibri" w:hAnsi="Calibri" w:cs="Calibri"/>
          <w:i/>
          <w:iCs/>
          <w:noProof/>
          <w:szCs w:val="24"/>
        </w:rPr>
        <w:t>Patient Safety</w:t>
      </w:r>
      <w:r w:rsidRPr="00351A05">
        <w:rPr>
          <w:rFonts w:ascii="Calibri" w:hAnsi="Calibri" w:cs="Calibri"/>
          <w:noProof/>
          <w:szCs w:val="24"/>
        </w:rPr>
        <w:t>. 2nd edn. Oxford: Wiley-Blackwell.</w:t>
      </w:r>
    </w:p>
    <w:p w14:paraId="6E4F8919"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Vincent, C. and Amalberti, R. (2016) ‘Approaches to Safety: One Size Does Not Fit All’, in </w:t>
      </w:r>
      <w:r w:rsidRPr="00351A05">
        <w:rPr>
          <w:rFonts w:ascii="Calibri" w:hAnsi="Calibri" w:cs="Calibri"/>
          <w:i/>
          <w:iCs/>
          <w:noProof/>
          <w:szCs w:val="24"/>
        </w:rPr>
        <w:t>Safer Healthcare: Strategies for the Real World</w:t>
      </w:r>
      <w:r w:rsidRPr="00351A05">
        <w:rPr>
          <w:rFonts w:ascii="Calibri" w:hAnsi="Calibri" w:cs="Calibri"/>
          <w:noProof/>
          <w:szCs w:val="24"/>
        </w:rPr>
        <w:t>. Springer, pp. 27–38. doi: 10.1007/978-3-319-25559-0.</w:t>
      </w:r>
    </w:p>
    <w:p w14:paraId="7C4B81E2"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Weiskopf, N. G. </w:t>
      </w:r>
      <w:r w:rsidRPr="00351A05">
        <w:rPr>
          <w:rFonts w:ascii="Calibri" w:hAnsi="Calibri" w:cs="Calibri"/>
          <w:i/>
          <w:iCs/>
          <w:noProof/>
          <w:szCs w:val="24"/>
        </w:rPr>
        <w:t>et al.</w:t>
      </w:r>
      <w:r w:rsidRPr="00351A05">
        <w:rPr>
          <w:rFonts w:ascii="Calibri" w:hAnsi="Calibri" w:cs="Calibri"/>
          <w:noProof/>
          <w:szCs w:val="24"/>
        </w:rPr>
        <w:t xml:space="preserve"> (2013) ‘Defining and measuring completeness of electronic health records for secondary use’, </w:t>
      </w:r>
      <w:r w:rsidRPr="00351A05">
        <w:rPr>
          <w:rFonts w:ascii="Calibri" w:hAnsi="Calibri" w:cs="Calibri"/>
          <w:i/>
          <w:iCs/>
          <w:noProof/>
          <w:szCs w:val="24"/>
        </w:rPr>
        <w:t>Journal of Biomedical Informatics</w:t>
      </w:r>
      <w:r w:rsidRPr="00351A05">
        <w:rPr>
          <w:rFonts w:ascii="Calibri" w:hAnsi="Calibri" w:cs="Calibri"/>
          <w:noProof/>
          <w:szCs w:val="24"/>
        </w:rPr>
        <w:t>. Elsevier Inc., 46(5), pp. 830–836. doi: 10.1016/j.jbi.2013.06.010.</w:t>
      </w:r>
    </w:p>
    <w:p w14:paraId="77C2BA67"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Weiskopf, N. G. </w:t>
      </w:r>
      <w:r w:rsidRPr="00351A05">
        <w:rPr>
          <w:rFonts w:ascii="Calibri" w:hAnsi="Calibri" w:cs="Calibri"/>
          <w:i/>
          <w:iCs/>
          <w:noProof/>
          <w:szCs w:val="24"/>
        </w:rPr>
        <w:t>et al.</w:t>
      </w:r>
      <w:r w:rsidRPr="00351A05">
        <w:rPr>
          <w:rFonts w:ascii="Calibri" w:hAnsi="Calibri" w:cs="Calibri"/>
          <w:noProof/>
          <w:szCs w:val="24"/>
        </w:rPr>
        <w:t xml:space="preserve"> (2017) ‘A data quality assessment guideline for electronic health record data reuse’, </w:t>
      </w:r>
      <w:r w:rsidRPr="00351A05">
        <w:rPr>
          <w:rFonts w:ascii="Calibri" w:hAnsi="Calibri" w:cs="Calibri"/>
          <w:i/>
          <w:iCs/>
          <w:noProof/>
          <w:szCs w:val="24"/>
        </w:rPr>
        <w:t>Journal of Electronic Health Data and Methods</w:t>
      </w:r>
      <w:r w:rsidRPr="00351A05">
        <w:rPr>
          <w:rFonts w:ascii="Calibri" w:hAnsi="Calibri" w:cs="Calibri"/>
          <w:noProof/>
          <w:szCs w:val="24"/>
        </w:rPr>
        <w:t>, 5(1), pp. 1–19. Available at: https://egems.academyhealth.org/articles/10.5334/egems.218/.</w:t>
      </w:r>
    </w:p>
    <w:p w14:paraId="0475F2A3"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Weiskopf, N. G. and Weng, C. (2013) ‘Methods and dimensions of electronic health record data quality assessment: Enabling reuse for clinical research’, </w:t>
      </w:r>
      <w:r w:rsidRPr="00351A05">
        <w:rPr>
          <w:rFonts w:ascii="Calibri" w:hAnsi="Calibri" w:cs="Calibri"/>
          <w:i/>
          <w:iCs/>
          <w:noProof/>
          <w:szCs w:val="24"/>
        </w:rPr>
        <w:t>Journal of the American Medical Informatics Association</w:t>
      </w:r>
      <w:r w:rsidRPr="00351A05">
        <w:rPr>
          <w:rFonts w:ascii="Calibri" w:hAnsi="Calibri" w:cs="Calibri"/>
          <w:noProof/>
          <w:szCs w:val="24"/>
        </w:rPr>
        <w:t>, 20(1), pp. 144–151. doi: 10.1136/amiajnl-2011-000681.</w:t>
      </w:r>
    </w:p>
    <w:p w14:paraId="3BEA1C60"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Wherton, J. </w:t>
      </w:r>
      <w:r w:rsidRPr="00351A05">
        <w:rPr>
          <w:rFonts w:ascii="Calibri" w:hAnsi="Calibri" w:cs="Calibri"/>
          <w:i/>
          <w:iCs/>
          <w:noProof/>
          <w:szCs w:val="24"/>
        </w:rPr>
        <w:t>et al.</w:t>
      </w:r>
      <w:r w:rsidRPr="00351A05">
        <w:rPr>
          <w:rFonts w:ascii="Calibri" w:hAnsi="Calibri" w:cs="Calibri"/>
          <w:noProof/>
          <w:szCs w:val="24"/>
        </w:rPr>
        <w:t xml:space="preserve"> (2020) ‘Guidance on the introduction and use of video consultations during COVID-19: important lessons from qualitative research’, </w:t>
      </w:r>
      <w:r w:rsidRPr="00351A05">
        <w:rPr>
          <w:rFonts w:ascii="Calibri" w:hAnsi="Calibri" w:cs="Calibri"/>
          <w:i/>
          <w:iCs/>
          <w:noProof/>
          <w:szCs w:val="24"/>
        </w:rPr>
        <w:t>BMJ Leader</w:t>
      </w:r>
      <w:r w:rsidRPr="00351A05">
        <w:rPr>
          <w:rFonts w:ascii="Calibri" w:hAnsi="Calibri" w:cs="Calibri"/>
          <w:noProof/>
          <w:szCs w:val="24"/>
        </w:rPr>
        <w:t>. doi: 10.1136/leader-2020-000262.</w:t>
      </w:r>
    </w:p>
    <w:p w14:paraId="1F4F5B74"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Wickramasinghe, N. and Bodendorf, F. (eds) (2020) </w:t>
      </w:r>
      <w:r w:rsidRPr="00351A05">
        <w:rPr>
          <w:rFonts w:ascii="Calibri" w:hAnsi="Calibri" w:cs="Calibri"/>
          <w:i/>
          <w:iCs/>
          <w:noProof/>
          <w:szCs w:val="24"/>
        </w:rPr>
        <w:t>Delivering Superior Health and Wellness Management with IoT and Analytics</w:t>
      </w:r>
      <w:r w:rsidRPr="00351A05">
        <w:rPr>
          <w:rFonts w:ascii="Calibri" w:hAnsi="Calibri" w:cs="Calibri"/>
          <w:noProof/>
          <w:szCs w:val="24"/>
        </w:rPr>
        <w:t>. Springer. doi: 10.1007/978-3-030-17347-0.</w:t>
      </w:r>
    </w:p>
    <w:p w14:paraId="42743D0B" w14:textId="77777777" w:rsidR="00351A05" w:rsidRPr="00351A05" w:rsidRDefault="00351A05" w:rsidP="00351A05">
      <w:pPr>
        <w:widowControl w:val="0"/>
        <w:autoSpaceDE w:val="0"/>
        <w:autoSpaceDN w:val="0"/>
        <w:adjustRightInd w:val="0"/>
        <w:spacing w:line="240" w:lineRule="auto"/>
        <w:rPr>
          <w:rFonts w:ascii="Calibri" w:hAnsi="Calibri" w:cs="Calibri"/>
          <w:noProof/>
          <w:szCs w:val="24"/>
        </w:rPr>
      </w:pPr>
      <w:r w:rsidRPr="00351A05">
        <w:rPr>
          <w:rFonts w:ascii="Calibri" w:hAnsi="Calibri" w:cs="Calibri"/>
          <w:noProof/>
          <w:szCs w:val="24"/>
        </w:rPr>
        <w:t xml:space="preserve">Wismar, M. </w:t>
      </w:r>
      <w:r w:rsidRPr="00351A05">
        <w:rPr>
          <w:rFonts w:ascii="Calibri" w:hAnsi="Calibri" w:cs="Calibri"/>
          <w:i/>
          <w:iCs/>
          <w:noProof/>
          <w:szCs w:val="24"/>
        </w:rPr>
        <w:t>et al.</w:t>
      </w:r>
      <w:r w:rsidRPr="00351A05">
        <w:rPr>
          <w:rFonts w:ascii="Calibri" w:hAnsi="Calibri" w:cs="Calibri"/>
          <w:noProof/>
          <w:szCs w:val="24"/>
        </w:rPr>
        <w:t xml:space="preserve"> (2011) </w:t>
      </w:r>
      <w:r w:rsidRPr="00351A05">
        <w:rPr>
          <w:rFonts w:ascii="Calibri" w:hAnsi="Calibri" w:cs="Calibri"/>
          <w:i/>
          <w:iCs/>
          <w:noProof/>
          <w:szCs w:val="24"/>
        </w:rPr>
        <w:t>Cross-border Health Care in the European Union: Mapping and analysing practices and policies</w:t>
      </w:r>
      <w:r w:rsidRPr="00351A05">
        <w:rPr>
          <w:rFonts w:ascii="Calibri" w:hAnsi="Calibri" w:cs="Calibri"/>
          <w:noProof/>
          <w:szCs w:val="24"/>
        </w:rPr>
        <w:t>. Copenhagen: WHO Europe; Available at: https://apps.who.int/iris/bitstream/handle/10665/327961/9789289002219-eng.pdf.</w:t>
      </w:r>
    </w:p>
    <w:p w14:paraId="0056A8EA" w14:textId="77777777" w:rsidR="00351A05" w:rsidRPr="00351A05" w:rsidRDefault="00351A05" w:rsidP="00351A05">
      <w:pPr>
        <w:widowControl w:val="0"/>
        <w:autoSpaceDE w:val="0"/>
        <w:autoSpaceDN w:val="0"/>
        <w:adjustRightInd w:val="0"/>
        <w:spacing w:line="240" w:lineRule="auto"/>
        <w:rPr>
          <w:rFonts w:ascii="Calibri" w:hAnsi="Calibri" w:cs="Calibri"/>
          <w:noProof/>
        </w:rPr>
      </w:pPr>
      <w:r w:rsidRPr="00351A05">
        <w:rPr>
          <w:rFonts w:ascii="Calibri" w:hAnsi="Calibri" w:cs="Calibri"/>
          <w:noProof/>
          <w:szCs w:val="24"/>
        </w:rPr>
        <w:t xml:space="preserve">Yaqoob, T., Abbas, H. and Atiquzzaman, M. (2019) ‘Security Vulnerabilities, Attacks, Countermeasures, and Regulations of Networked Medical Devices-A Review’, </w:t>
      </w:r>
      <w:r w:rsidRPr="00351A05">
        <w:rPr>
          <w:rFonts w:ascii="Calibri" w:hAnsi="Calibri" w:cs="Calibri"/>
          <w:i/>
          <w:iCs/>
          <w:noProof/>
          <w:szCs w:val="24"/>
        </w:rPr>
        <w:t>IEEE Communications Surveys and Tutorials</w:t>
      </w:r>
      <w:r w:rsidRPr="00351A05">
        <w:rPr>
          <w:rFonts w:ascii="Calibri" w:hAnsi="Calibri" w:cs="Calibri"/>
          <w:noProof/>
          <w:szCs w:val="24"/>
        </w:rPr>
        <w:t>, 21(4), pp. 3723–3768. doi: 10.1109/COMST.2019.2914094.</w:t>
      </w:r>
    </w:p>
    <w:p w14:paraId="0CA11EC3" w14:textId="288C4CED" w:rsidR="000B2D7E" w:rsidRPr="000B2D7E" w:rsidRDefault="00DD5E0F" w:rsidP="000B2D7E">
      <w:r>
        <w:fldChar w:fldCharType="end"/>
      </w:r>
      <w:commentRangeEnd w:id="272"/>
      <w:r w:rsidR="00C42EFF">
        <w:rPr>
          <w:rStyle w:val="CommentReference"/>
        </w:rPr>
        <w:commentReference w:id="272"/>
      </w:r>
      <w:commentRangeEnd w:id="273"/>
      <w:r w:rsidR="00636CC5">
        <w:rPr>
          <w:rStyle w:val="CommentReference"/>
        </w:rPr>
        <w:commentReference w:id="273"/>
      </w:r>
    </w:p>
    <w:sectPr w:rsidR="000B2D7E" w:rsidRPr="000B2D7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Owen" w:date="2020-06-10T10:02:00Z" w:initials="OAJ">
    <w:p w14:paraId="41E10800" w14:textId="1F3CDE90" w:rsidR="007D55CB" w:rsidRDefault="007D55CB">
      <w:pPr>
        <w:pStyle w:val="CommentText"/>
      </w:pPr>
      <w:r>
        <w:rPr>
          <w:rStyle w:val="CommentReference"/>
        </w:rPr>
        <w:annotationRef/>
      </w:r>
      <w:r>
        <w:t xml:space="preserve">Add reference to coronavirus pandemic accelerating digital adoption. </w:t>
      </w:r>
    </w:p>
  </w:comment>
  <w:comment w:id="4" w:author="Ciarán McInerney" w:date="2020-06-11T09:22:00Z" w:initials="CM">
    <w:p w14:paraId="33D8E70B" w14:textId="2E10D0C4" w:rsidR="007D55CB" w:rsidRDefault="007D55CB">
      <w:pPr>
        <w:pStyle w:val="CommentText"/>
      </w:pPr>
      <w:r>
        <w:rPr>
          <w:rStyle w:val="CommentReference"/>
        </w:rPr>
        <w:annotationRef/>
      </w:r>
      <w:r>
        <w:t>Done. Lifted from the conclusion in the previous version.</w:t>
      </w:r>
    </w:p>
    <w:p w14:paraId="5625B183" w14:textId="79423F93" w:rsidR="007D55CB" w:rsidRDefault="007D55CB">
      <w:pPr>
        <w:pStyle w:val="CommentText"/>
      </w:pPr>
      <w:r>
        <w:t>We need new wording to replace the COVID-19 mention in the conclusion of this version.</w:t>
      </w:r>
    </w:p>
  </w:comment>
  <w:comment w:id="16" w:author="Owen" w:date="2020-06-10T10:02:00Z" w:initials="OAJ">
    <w:p w14:paraId="7D330709" w14:textId="5067C0ED" w:rsidR="007D55CB" w:rsidRDefault="007D55CB">
      <w:pPr>
        <w:pStyle w:val="CommentText"/>
      </w:pPr>
      <w:r>
        <w:rPr>
          <w:rStyle w:val="CommentReference"/>
        </w:rPr>
        <w:annotationRef/>
      </w:r>
      <w:r>
        <w:t>Add a final point n</w:t>
      </w:r>
      <w:r w:rsidR="00036F8C">
        <w:t>oting that the acceleration in d</w:t>
      </w:r>
      <w:r>
        <w:t xml:space="preserve">igital health from coronavirus makes this more urgent. </w:t>
      </w:r>
    </w:p>
  </w:comment>
  <w:comment w:id="17" w:author="Ciarán McInerney" w:date="2020-06-11T09:26:00Z" w:initials="CM">
    <w:p w14:paraId="536FF2D9" w14:textId="47B6A4BE" w:rsidR="007D55CB" w:rsidRDefault="007D55CB">
      <w:pPr>
        <w:pStyle w:val="CommentText"/>
      </w:pPr>
      <w:r>
        <w:rPr>
          <w:rStyle w:val="CommentReference"/>
        </w:rPr>
        <w:annotationRef/>
      </w:r>
      <w:r>
        <w:t>Done.</w:t>
      </w:r>
    </w:p>
  </w:comment>
  <w:comment w:id="38" w:author="Ciarán McInerney" w:date="2020-05-27T17:02:00Z" w:initials="CM">
    <w:p w14:paraId="4DFAE5D9" w14:textId="2D509FA2" w:rsidR="007D55CB" w:rsidRDefault="007D55CB">
      <w:pPr>
        <w:pStyle w:val="CommentText"/>
      </w:pPr>
      <w:r>
        <w:rPr>
          <w:rStyle w:val="CommentReference"/>
        </w:rPr>
        <w:annotationRef/>
      </w:r>
      <w:r>
        <w:rPr>
          <w:noProof/>
        </w:rPr>
        <w:t>This section is pretty much lifted from our publication strategy document.</w:t>
      </w:r>
    </w:p>
  </w:comment>
  <w:comment w:id="44" w:author="Owen" w:date="2020-06-10T10:04:00Z" w:initials="OAJ">
    <w:p w14:paraId="2D87EAF8" w14:textId="7A752DFC" w:rsidR="007D55CB" w:rsidRDefault="007D55CB">
      <w:pPr>
        <w:pStyle w:val="CommentText"/>
      </w:pPr>
      <w:r>
        <w:rPr>
          <w:rStyle w:val="CommentReference"/>
        </w:rPr>
        <w:annotationRef/>
      </w:r>
      <w:r>
        <w:t>Nee to state who “we” are. The PSTRCs tasked by the UK NIHR to lead on …. “</w:t>
      </w:r>
    </w:p>
    <w:p w14:paraId="7C721328" w14:textId="77777777" w:rsidR="007D55CB" w:rsidRDefault="007D55CB">
      <w:pPr>
        <w:pStyle w:val="CommentText"/>
      </w:pPr>
    </w:p>
    <w:p w14:paraId="3F55D40D" w14:textId="4E60551C" w:rsidR="007D55CB" w:rsidRDefault="007D55CB">
      <w:pPr>
        <w:pStyle w:val="CommentText"/>
      </w:pPr>
      <w:r>
        <w:t xml:space="preserve">Remember this is for a global audience so need to say UK… and explain UK context.  </w:t>
      </w:r>
    </w:p>
  </w:comment>
  <w:comment w:id="45" w:author="Ciarán McInerney" w:date="2020-06-11T09:35:00Z" w:initials="CM">
    <w:p w14:paraId="6A26F736" w14:textId="33EF78A9" w:rsidR="007D55CB" w:rsidRDefault="007D55CB">
      <w:pPr>
        <w:pStyle w:val="CommentText"/>
      </w:pPr>
      <w:r>
        <w:rPr>
          <w:rStyle w:val="CommentReference"/>
        </w:rPr>
        <w:annotationRef/>
      </w:r>
      <w:r>
        <w:t>Done</w:t>
      </w:r>
    </w:p>
  </w:comment>
  <w:comment w:id="53" w:author="Owen" w:date="2020-06-10T14:39:00Z" w:initials="OAJ">
    <w:p w14:paraId="668731F1" w14:textId="24A77F87" w:rsidR="007D55CB" w:rsidRDefault="007D55CB">
      <w:pPr>
        <w:pStyle w:val="CommentText"/>
      </w:pPr>
      <w:r>
        <w:rPr>
          <w:rStyle w:val="CommentReference"/>
        </w:rPr>
        <w:annotationRef/>
      </w:r>
      <w:r>
        <w:t>See notes in the Ref section</w:t>
      </w:r>
    </w:p>
  </w:comment>
  <w:comment w:id="54" w:author="Ciarán McInerney" w:date="2020-06-11T09:37:00Z" w:initials="CM">
    <w:p w14:paraId="0BF44E0F" w14:textId="62D3AE2F" w:rsidR="007D55CB" w:rsidRDefault="007D55CB">
      <w:pPr>
        <w:pStyle w:val="CommentText"/>
      </w:pPr>
      <w:r>
        <w:rPr>
          <w:rStyle w:val="CommentReference"/>
        </w:rPr>
        <w:annotationRef/>
      </w:r>
      <w:r>
        <w:t>My main reply is down in the Ref section</w:t>
      </w:r>
    </w:p>
  </w:comment>
  <w:comment w:id="82" w:author="Ciarán McInerney" w:date="2020-06-11T09:39:00Z" w:initials="CM">
    <w:p w14:paraId="5A6FA6C3" w14:textId="096D984F" w:rsidR="007D55CB" w:rsidRDefault="007D55CB">
      <w:pPr>
        <w:pStyle w:val="CommentText"/>
      </w:pPr>
      <w:r>
        <w:rPr>
          <w:rStyle w:val="CommentReference"/>
        </w:rPr>
        <w:annotationRef/>
      </w:r>
      <w:r>
        <w:t>I’m OK with these edits.</w:t>
      </w:r>
    </w:p>
  </w:comment>
  <w:comment w:id="83" w:author="Ciarán McInerney" w:date="2020-05-27T15:12:00Z" w:initials="CM">
    <w:p w14:paraId="43C60784" w14:textId="0417767B" w:rsidR="007D55CB" w:rsidRDefault="007D55CB">
      <w:pPr>
        <w:pStyle w:val="CommentText"/>
      </w:pPr>
      <w:r>
        <w:rPr>
          <w:rStyle w:val="CommentReference"/>
        </w:rPr>
        <w:annotationRef/>
      </w:r>
      <w:r>
        <w:t>This section will need an introduction to patient safety if we are going to publish in an informatics journal, rather than a safety journal.</w:t>
      </w:r>
    </w:p>
    <w:p w14:paraId="13290D33" w14:textId="6F277D54" w:rsidR="007D55CB" w:rsidRDefault="007D55CB">
      <w:pPr>
        <w:pStyle w:val="CommentText"/>
      </w:pPr>
      <w:r>
        <w:t>Such an introduction is not provided, here.</w:t>
      </w:r>
    </w:p>
  </w:comment>
  <w:comment w:id="84" w:author="Owen" w:date="2020-06-10T14:49:00Z" w:initials="OAJ">
    <w:p w14:paraId="740C590F" w14:textId="251EF2B2" w:rsidR="007D55CB" w:rsidRDefault="007D55CB">
      <w:pPr>
        <w:pStyle w:val="CommentText"/>
      </w:pPr>
      <w:r>
        <w:rPr>
          <w:rStyle w:val="CommentReference"/>
        </w:rPr>
        <w:annotationRef/>
      </w:r>
      <w:r>
        <w:t>Yes. We are thinking of BMJ Health and Social Care Informatics so think about inserting a paragraph for that readership.</w:t>
      </w:r>
    </w:p>
  </w:comment>
  <w:comment w:id="85" w:author="Ciarán McInerney" w:date="2020-06-11T16:37:00Z" w:initials="CM">
    <w:p w14:paraId="214FCB6B" w14:textId="60327362" w:rsidR="00E03105" w:rsidRDefault="00E03105">
      <w:pPr>
        <w:pStyle w:val="CommentText"/>
      </w:pPr>
      <w:r>
        <w:rPr>
          <w:rStyle w:val="CommentReference"/>
        </w:rPr>
        <w:annotationRef/>
      </w:r>
      <w:r>
        <w:t>Done.</w:t>
      </w:r>
    </w:p>
    <w:p w14:paraId="0A814F05" w14:textId="1CFA27A9" w:rsidR="00E03105" w:rsidRDefault="00E03105">
      <w:pPr>
        <w:pStyle w:val="CommentText"/>
      </w:pPr>
      <w:r>
        <w:t>I tried to keep it brief because words will be a squeeze in this publication.</w:t>
      </w:r>
    </w:p>
  </w:comment>
  <w:comment w:id="121" w:author="Owen" w:date="2020-06-10T14:50:00Z" w:initials="OAJ">
    <w:p w14:paraId="2F515215" w14:textId="2A4341F9" w:rsidR="007D55CB" w:rsidRDefault="007D55CB">
      <w:pPr>
        <w:pStyle w:val="CommentText"/>
      </w:pPr>
      <w:r>
        <w:rPr>
          <w:rStyle w:val="CommentReference"/>
        </w:rPr>
        <w:annotationRef/>
      </w:r>
      <w:r>
        <w:t xml:space="preserve">Remove from here. Best to deal with mainstream HIT first and then talk about emerging tech like IoT later. </w:t>
      </w:r>
    </w:p>
  </w:comment>
  <w:comment w:id="122" w:author="Ciarán McInerney" w:date="2020-06-11T16:38:00Z" w:initials="CM">
    <w:p w14:paraId="6EE68095" w14:textId="291026A3" w:rsidR="00E03105" w:rsidRDefault="00E03105">
      <w:pPr>
        <w:pStyle w:val="CommentText"/>
        <w:rPr>
          <w:rStyle w:val="CommentReference"/>
        </w:rPr>
      </w:pPr>
      <w:r>
        <w:rPr>
          <w:rStyle w:val="CommentReference"/>
        </w:rPr>
        <w:annotationRef/>
      </w:r>
      <w:r>
        <w:rPr>
          <w:rStyle w:val="CommentReference"/>
        </w:rPr>
        <w:t>I hear what you’re saying but the audience in BMJ H&amp;C Infor should be familiar with HIT, and the issues that we raise all stem from conceptualising healthcare as a system.</w:t>
      </w:r>
    </w:p>
    <w:p w14:paraId="6BA713DA" w14:textId="3F1DFE94" w:rsidR="00E03105" w:rsidRDefault="00E03105">
      <w:pPr>
        <w:pStyle w:val="CommentText"/>
        <w:rPr>
          <w:rStyle w:val="CommentReference"/>
        </w:rPr>
      </w:pPr>
      <w:r>
        <w:rPr>
          <w:rStyle w:val="CommentReference"/>
        </w:rPr>
        <w:t>I chose to mention IoT because it is not only an example but a metaphor for the structure of a health information system.</w:t>
      </w:r>
    </w:p>
    <w:p w14:paraId="7CBC3E51" w14:textId="5CAF9F5D" w:rsidR="00E03105" w:rsidRDefault="00E03105">
      <w:pPr>
        <w:pStyle w:val="CommentText"/>
        <w:rPr>
          <w:rStyle w:val="CommentReference"/>
        </w:rPr>
      </w:pPr>
    </w:p>
    <w:p w14:paraId="58818907" w14:textId="20BA981D" w:rsidR="00E03105" w:rsidRDefault="00E03105">
      <w:pPr>
        <w:pStyle w:val="CommentText"/>
      </w:pPr>
      <w:r>
        <w:rPr>
          <w:rStyle w:val="CommentReference"/>
        </w:rPr>
        <w:t>Words will be a squeeze in this publication so I think the IoT example is an efficient route to go.</w:t>
      </w:r>
    </w:p>
  </w:comment>
  <w:comment w:id="123" w:author="Owen" w:date="2020-06-10T14:52:00Z" w:initials="OAJ">
    <w:p w14:paraId="7146A5BA" w14:textId="36BFD47D" w:rsidR="007D55CB" w:rsidRDefault="007D55CB">
      <w:pPr>
        <w:pStyle w:val="CommentText"/>
      </w:pPr>
      <w:r>
        <w:rPr>
          <w:rStyle w:val="CommentReference"/>
        </w:rPr>
        <w:annotationRef/>
      </w:r>
      <w:r>
        <w:t xml:space="preserve">I think this paragraph needs to start by explaining HIT and HIS then move to this point that combining HIT creates an HIS and then make the point that emerging HIT like IoT is incorporate within HIS and reshapes it in new emergent ways. </w:t>
      </w:r>
    </w:p>
    <w:p w14:paraId="3D774CE7" w14:textId="77777777" w:rsidR="007D55CB" w:rsidRDefault="007D55CB">
      <w:pPr>
        <w:pStyle w:val="CommentText"/>
      </w:pPr>
    </w:p>
  </w:comment>
  <w:comment w:id="161" w:author="Owen" w:date="2020-06-10T14:54:00Z" w:initials="OAJ">
    <w:p w14:paraId="7847926D" w14:textId="0C5EC2F9" w:rsidR="007D55CB" w:rsidRDefault="007D55CB">
      <w:pPr>
        <w:pStyle w:val="CommentText"/>
      </w:pPr>
      <w:r>
        <w:rPr>
          <w:rStyle w:val="CommentReference"/>
        </w:rPr>
        <w:annotationRef/>
      </w:r>
      <w:r>
        <w:t xml:space="preserve">This isn’t what Heeks says here. Split this into two sentences, One which states Heek’s perspective and then a second sentence which draws the implications f patient safety. </w:t>
      </w:r>
    </w:p>
  </w:comment>
  <w:comment w:id="162" w:author="Ciarán McInerney" w:date="2020-06-11T10:02:00Z" w:initials="CM">
    <w:p w14:paraId="60733150" w14:textId="5417DFBA" w:rsidR="007D55CB" w:rsidRDefault="007D55CB">
      <w:pPr>
        <w:pStyle w:val="CommentText"/>
      </w:pPr>
      <w:r>
        <w:rPr>
          <w:rStyle w:val="CommentReference"/>
        </w:rPr>
        <w:annotationRef/>
      </w:r>
      <w:r>
        <w:t>Done</w:t>
      </w:r>
    </w:p>
  </w:comment>
  <w:comment w:id="163" w:author="Owen" w:date="2020-06-10T14:56:00Z" w:initials="OAJ">
    <w:p w14:paraId="6D045EB1" w14:textId="2281B9E0" w:rsidR="007D55CB" w:rsidRDefault="007D55CB">
      <w:pPr>
        <w:pStyle w:val="CommentText"/>
      </w:pPr>
      <w:r>
        <w:rPr>
          <w:rStyle w:val="CommentReference"/>
        </w:rPr>
        <w:annotationRef/>
      </w:r>
      <w:r>
        <w:t>This is all good stuff but not for the Introduction. Move it to later. I think the introduction might be best placed making the point that Systems Theory is behind both HIS and Patient Safety. We can then build on the opportunity that the same theory underlies both fields making it possible to develop unifying concepts</w:t>
      </w:r>
    </w:p>
    <w:p w14:paraId="14A7BACF" w14:textId="77777777" w:rsidR="007D55CB" w:rsidRDefault="007D55CB">
      <w:pPr>
        <w:pStyle w:val="CommentText"/>
      </w:pPr>
    </w:p>
  </w:comment>
  <w:comment w:id="164" w:author="Ciarán McInerney" w:date="2020-06-11T16:44:00Z" w:initials="CM">
    <w:p w14:paraId="62BAB049" w14:textId="2FA13750" w:rsidR="0093483F" w:rsidRDefault="0093483F">
      <w:pPr>
        <w:pStyle w:val="CommentText"/>
      </w:pPr>
      <w:r>
        <w:rPr>
          <w:rStyle w:val="CommentReference"/>
        </w:rPr>
        <w:annotationRef/>
      </w:r>
      <w:r>
        <w:t>I’d be interested to hear your thoughts on how we’d word this.</w:t>
      </w:r>
    </w:p>
    <w:p w14:paraId="56D3B1AE" w14:textId="175A18EE" w:rsidR="0093483F" w:rsidRPr="0093483F" w:rsidRDefault="0093483F">
      <w:pPr>
        <w:pStyle w:val="CommentText"/>
      </w:pPr>
      <w:r>
        <w:t xml:space="preserve">My intention with these sentences was to show that the systems approach is known to be worthwhile in the study of HIT and HIS safety. But I agree that it is a </w:t>
      </w:r>
      <w:r>
        <w:rPr>
          <w:i/>
        </w:rPr>
        <w:t>nice-to-have</w:t>
      </w:r>
      <w:r>
        <w:t xml:space="preserve"> rather than a </w:t>
      </w:r>
      <w:r>
        <w:softHyphen/>
      </w:r>
      <w:r>
        <w:rPr>
          <w:i/>
        </w:rPr>
        <w:t>need-to-have</w:t>
      </w:r>
      <w:r>
        <w:t>.</w:t>
      </w:r>
    </w:p>
  </w:comment>
  <w:comment w:id="175" w:author="Owen" w:date="2020-06-10T14:57:00Z" w:initials="OAJ">
    <w:p w14:paraId="65C48B4F" w14:textId="558DFF52" w:rsidR="007D55CB" w:rsidRDefault="007D55CB">
      <w:pPr>
        <w:pStyle w:val="CommentText"/>
      </w:pPr>
      <w:r>
        <w:rPr>
          <w:rStyle w:val="CommentReference"/>
        </w:rPr>
        <w:annotationRef/>
      </w:r>
      <w:r>
        <w:t xml:space="preserve">Start this paragraph with the assertion in this sentence and then add in the arguments as evidence to substantiate the assertion. </w:t>
      </w:r>
    </w:p>
    <w:p w14:paraId="24330D32" w14:textId="77777777" w:rsidR="007D55CB" w:rsidRDefault="007D55CB">
      <w:pPr>
        <w:pStyle w:val="CommentText"/>
      </w:pPr>
    </w:p>
  </w:comment>
  <w:comment w:id="176" w:author="Ciarán McInerney" w:date="2020-06-11T11:11:00Z" w:initials="CM">
    <w:p w14:paraId="550AD219" w14:textId="23D0EA77" w:rsidR="007D55CB" w:rsidRDefault="007D55CB">
      <w:pPr>
        <w:pStyle w:val="CommentText"/>
      </w:pPr>
      <w:r>
        <w:rPr>
          <w:rStyle w:val="CommentReference"/>
        </w:rPr>
        <w:annotationRef/>
      </w:r>
      <w:r>
        <w:t>Done.</w:t>
      </w:r>
    </w:p>
  </w:comment>
  <w:comment w:id="182" w:author="Owen" w:date="2020-06-10T15:01:00Z" w:initials="OAJ">
    <w:p w14:paraId="1EE75CE5" w14:textId="5C5F7737" w:rsidR="007D55CB" w:rsidRDefault="007D55CB">
      <w:pPr>
        <w:pStyle w:val="CommentText"/>
      </w:pPr>
      <w:r>
        <w:rPr>
          <w:rStyle w:val="CommentReference"/>
        </w:rPr>
        <w:annotationRef/>
      </w:r>
      <w:r>
        <w:t>This paragraph is un-necessary for a health informatics readership. Coiera is the obvious reference point. We could say something about the UK NHS definition of informatics e.g. from IMIA (as you have) and the Faculty of Clinical Informatics</w:t>
      </w:r>
    </w:p>
  </w:comment>
  <w:comment w:id="183" w:author="Ciarán McInerney" w:date="2020-06-11T11:12:00Z" w:initials="CM">
    <w:p w14:paraId="474157F2" w14:textId="6F8F5F0A" w:rsidR="007D55CB" w:rsidRDefault="007D55CB">
      <w:pPr>
        <w:pStyle w:val="CommentText"/>
      </w:pPr>
      <w:r>
        <w:rPr>
          <w:rStyle w:val="CommentReference"/>
        </w:rPr>
        <w:annotationRef/>
      </w:r>
      <w:r>
        <w:t>Done</w:t>
      </w:r>
    </w:p>
  </w:comment>
  <w:comment w:id="180" w:author="Ciarán McInerney" w:date="2020-05-27T15:11:00Z" w:initials="CM">
    <w:p w14:paraId="4F5A9A79" w14:textId="12C8FE07" w:rsidR="007D55CB" w:rsidRDefault="007D55CB">
      <w:pPr>
        <w:pStyle w:val="CommentText"/>
      </w:pPr>
      <w:r>
        <w:rPr>
          <w:rStyle w:val="CommentReference"/>
        </w:rPr>
        <w:annotationRef/>
      </w:r>
      <w:r>
        <w:t>This section will be removed if we publish in an informatics journal, but would be useful if we publish in a safety journal.</w:t>
      </w:r>
    </w:p>
  </w:comment>
  <w:comment w:id="186" w:author="Owen" w:date="2020-06-10T15:02:00Z" w:initials="OAJ">
    <w:p w14:paraId="024298BF" w14:textId="0BAFD9F8" w:rsidR="007D55CB" w:rsidRDefault="0093483F">
      <w:pPr>
        <w:pStyle w:val="CommentText"/>
      </w:pPr>
      <w:r>
        <w:t xml:space="preserve">Expand </w:t>
      </w:r>
      <w:r w:rsidR="007D55CB">
        <w:rPr>
          <w:rStyle w:val="CommentReference"/>
        </w:rPr>
        <w:annotationRef/>
      </w:r>
      <w:r>
        <w:t>t</w:t>
      </w:r>
      <w:r w:rsidR="007D55CB">
        <w:t>o describe recruitment process (purposive) and attendees</w:t>
      </w:r>
    </w:p>
  </w:comment>
  <w:comment w:id="187" w:author="Ciarán McInerney" w:date="2020-06-11T16:50:00Z" w:initials="CM">
    <w:p w14:paraId="138061F4" w14:textId="77777777" w:rsidR="0093483F" w:rsidRDefault="0093483F">
      <w:pPr>
        <w:pStyle w:val="CommentText"/>
      </w:pPr>
      <w:r>
        <w:rPr>
          <w:rStyle w:val="CommentReference"/>
        </w:rPr>
        <w:annotationRef/>
      </w:r>
      <w:r>
        <w:t>Early draft wording was:</w:t>
      </w:r>
    </w:p>
    <w:p w14:paraId="3FB92B64" w14:textId="43DC9D89" w:rsidR="0093483F" w:rsidRDefault="0093483F">
      <w:pPr>
        <w:pStyle w:val="CommentText"/>
      </w:pPr>
      <w:r>
        <w:t>“A workshop of &lt;</w:t>
      </w:r>
      <w:r>
        <w:rPr>
          <w:i/>
        </w:rPr>
        <w:t>final count of collaborators</w:t>
      </w:r>
      <w:r>
        <w:t>&gt; collaborators was convened who represent those who develop, evaluate and use health information technologies and their data for both research and practical purposes. Collaborators included &lt;</w:t>
      </w:r>
      <w:r>
        <w:rPr>
          <w:i/>
        </w:rPr>
        <w:t>list of roles represented by collaborators</w:t>
      </w:r>
      <w:r>
        <w:t>&gt;.”</w:t>
      </w:r>
    </w:p>
    <w:p w14:paraId="01945DE0" w14:textId="33E20A55" w:rsidR="0093483F" w:rsidRDefault="0093483F">
      <w:pPr>
        <w:pStyle w:val="CommentText"/>
      </w:pPr>
    </w:p>
    <w:p w14:paraId="01B31BF3" w14:textId="4B11742D" w:rsidR="0093483F" w:rsidRDefault="0093483F">
      <w:pPr>
        <w:pStyle w:val="CommentText"/>
      </w:pPr>
      <w:r>
        <w:t>…but I don’t know how to phrase this succinctly. Any suggestions?</w:t>
      </w:r>
    </w:p>
  </w:comment>
  <w:comment w:id="188" w:author="Ciarán McInerney" w:date="2020-05-27T17:06:00Z" w:initials="CM">
    <w:p w14:paraId="3683342D" w14:textId="6275676E" w:rsidR="007D55CB" w:rsidRDefault="007D55CB">
      <w:pPr>
        <w:pStyle w:val="CommentText"/>
      </w:pPr>
      <w:r>
        <w:rPr>
          <w:rStyle w:val="CommentReference"/>
        </w:rPr>
        <w:annotationRef/>
      </w:r>
      <w:r>
        <w:rPr>
          <w:noProof/>
        </w:rPr>
        <w:t>Not sure how true this is if we never invited Tom Lawton</w:t>
      </w:r>
    </w:p>
  </w:comment>
  <w:comment w:id="192" w:author="Ciarán McInerney" w:date="2020-05-27T15:19:00Z" w:initials="CM">
    <w:p w14:paraId="768450E0" w14:textId="77777777" w:rsidR="007D55CB" w:rsidRDefault="007D55CB" w:rsidP="00906431">
      <w:pPr>
        <w:pStyle w:val="CommentText"/>
      </w:pPr>
      <w:r>
        <w:rPr>
          <w:rStyle w:val="CommentReference"/>
        </w:rPr>
        <w:annotationRef/>
      </w:r>
      <w:r>
        <w:rPr>
          <w:rStyle w:val="CommentReference"/>
        </w:rPr>
        <w:t>Not essential but a nice-to-have for the reader.</w:t>
      </w:r>
    </w:p>
  </w:comment>
  <w:comment w:id="193" w:author="Owen" w:date="2020-06-10T15:03:00Z" w:initials="OAJ">
    <w:p w14:paraId="703288C0" w14:textId="29A14636" w:rsidR="007D55CB" w:rsidRDefault="007D55CB">
      <w:pPr>
        <w:pStyle w:val="CommentText"/>
      </w:pPr>
      <w:r>
        <w:rPr>
          <w:rStyle w:val="CommentReference"/>
        </w:rPr>
        <w:annotationRef/>
      </w:r>
      <w:r>
        <w:t xml:space="preserve">Merge this with Section 2 where it is describing the method and then Section 3 can present Results. </w:t>
      </w:r>
    </w:p>
  </w:comment>
  <w:comment w:id="194" w:author="Ciarán McInerney" w:date="2020-06-11T11:14:00Z" w:initials="CM">
    <w:p w14:paraId="3FC65F19" w14:textId="7F6E2150" w:rsidR="007D55CB" w:rsidRDefault="007D55CB">
      <w:pPr>
        <w:pStyle w:val="CommentText"/>
      </w:pPr>
      <w:r>
        <w:rPr>
          <w:rStyle w:val="CommentReference"/>
        </w:rPr>
        <w:annotationRef/>
      </w:r>
      <w:r>
        <w:t xml:space="preserve">I’ve put the section “Characteristics of new and emerging HIT” into the previous section but not the rest because the “Challenges posed…” and the “Patient safety implications…” </w:t>
      </w:r>
      <w:r>
        <w:rPr>
          <w:i/>
          <w:u w:val="single"/>
        </w:rPr>
        <w:t>are</w:t>
      </w:r>
      <w:r>
        <w:t xml:space="preserve"> the results.</w:t>
      </w:r>
    </w:p>
    <w:p w14:paraId="3F00ECC7" w14:textId="531CB606" w:rsidR="007D55CB" w:rsidRPr="00906431" w:rsidRDefault="007D55CB">
      <w:pPr>
        <w:pStyle w:val="CommentText"/>
      </w:pPr>
      <w:r>
        <w:t>I also think “Workshop synthesis” is more informative than “Results”.</w:t>
      </w:r>
    </w:p>
  </w:comment>
  <w:comment w:id="200" w:author="Ciarán McInerney" w:date="2020-05-27T15:19:00Z" w:initials="CM">
    <w:p w14:paraId="27F840BF" w14:textId="24C49466" w:rsidR="007D55CB" w:rsidRDefault="007D55CB">
      <w:pPr>
        <w:pStyle w:val="CommentText"/>
      </w:pPr>
      <w:r>
        <w:rPr>
          <w:rStyle w:val="CommentReference"/>
        </w:rPr>
        <w:annotationRef/>
      </w:r>
      <w:r>
        <w:rPr>
          <w:rStyle w:val="CommentReference"/>
        </w:rPr>
        <w:t>Not essential but a nice-to-have for the reader.</w:t>
      </w:r>
    </w:p>
  </w:comment>
  <w:comment w:id="201" w:author="Ciarán McInerney" w:date="2020-05-20T15:34:00Z" w:initials="CM">
    <w:p w14:paraId="44A30EB1" w14:textId="3EC523A4" w:rsidR="007D55CB" w:rsidRDefault="007D55CB">
      <w:pPr>
        <w:pStyle w:val="CommentText"/>
      </w:pPr>
      <w:r>
        <w:rPr>
          <w:rStyle w:val="CommentReference"/>
        </w:rPr>
        <w:annotationRef/>
      </w:r>
      <w:r>
        <w:t>This entire section could go in a table.</w:t>
      </w:r>
    </w:p>
  </w:comment>
  <w:comment w:id="202" w:author="Ciarán McInerney" w:date="2020-05-27T16:54:00Z" w:initials="CM">
    <w:p w14:paraId="6D648DFB" w14:textId="59C95684" w:rsidR="007D55CB" w:rsidRDefault="007D55CB">
      <w:pPr>
        <w:pStyle w:val="CommentText"/>
      </w:pPr>
      <w:r>
        <w:rPr>
          <w:rStyle w:val="CommentReference"/>
        </w:rPr>
        <w:annotationRef/>
      </w:r>
      <w:r>
        <w:t>Need input from the collaborative, here.</w:t>
      </w:r>
    </w:p>
  </w:comment>
  <w:comment w:id="203" w:author="Ciarán McInerney" w:date="2020-06-11T16:52:00Z" w:initials="CM">
    <w:p w14:paraId="498845E5" w14:textId="370DCAB7" w:rsidR="0093483F" w:rsidRDefault="0093483F">
      <w:pPr>
        <w:pStyle w:val="CommentText"/>
        <w:rPr>
          <w:rStyle w:val="CommentReference"/>
        </w:rPr>
      </w:pPr>
      <w:r>
        <w:rPr>
          <w:rStyle w:val="CommentReference"/>
        </w:rPr>
        <w:annotationRef/>
      </w:r>
      <w:r>
        <w:rPr>
          <w:rStyle w:val="CommentReference"/>
        </w:rPr>
        <w:t>Ibrahim mentioned in a meeting on 10</w:t>
      </w:r>
      <w:r w:rsidRPr="0093483F">
        <w:rPr>
          <w:rStyle w:val="CommentReference"/>
          <w:vertAlign w:val="superscript"/>
        </w:rPr>
        <w:t>th</w:t>
      </w:r>
      <w:r>
        <w:rPr>
          <w:rStyle w:val="CommentReference"/>
        </w:rPr>
        <w:t xml:space="preserve"> June (with Dawn Dowding, Owen and me) that healthcare professionals get annoyed with academics spouting theory without practical and actionable advice. </w:t>
      </w:r>
    </w:p>
    <w:p w14:paraId="2726AE2A" w14:textId="1EF1755E" w:rsidR="0093483F" w:rsidRDefault="0093483F">
      <w:pPr>
        <w:pStyle w:val="CommentText"/>
      </w:pPr>
      <w:r>
        <w:rPr>
          <w:rStyle w:val="CommentReference"/>
        </w:rPr>
        <w:t>We should endeavour to make these sections as practical as possible. Realistically, we’ll only be able to describe some ideas and direct readers to practical applications, or whet their appetite with the promise of future work.</w:t>
      </w:r>
    </w:p>
  </w:comment>
  <w:comment w:id="204" w:author="Ciarán McInerney" w:date="2020-05-27T16:54:00Z" w:initials="CM">
    <w:p w14:paraId="40BCE35F" w14:textId="280F48B2" w:rsidR="007D55CB" w:rsidRDefault="007D55CB">
      <w:pPr>
        <w:pStyle w:val="CommentText"/>
      </w:pPr>
      <w:r>
        <w:rPr>
          <w:rStyle w:val="CommentReference"/>
        </w:rPr>
        <w:annotationRef/>
      </w:r>
      <w:r w:rsidRPr="00DD5E0F">
        <w:t xml:space="preserve">*Suggestion: </w:t>
      </w:r>
      <w:r>
        <w:t xml:space="preserve">Ibrahim Habli </w:t>
      </w:r>
      <w:r w:rsidRPr="00DD5E0F">
        <w:t>(Uo</w:t>
      </w:r>
      <w:r>
        <w:t>Y</w:t>
      </w:r>
      <w:r w:rsidRPr="00DD5E0F">
        <w:t>) to lead on this section*</w:t>
      </w:r>
    </w:p>
  </w:comment>
  <w:comment w:id="205" w:author="Ciarán McInerney" w:date="2020-05-27T16:54:00Z" w:initials="CM">
    <w:p w14:paraId="2222C0D8" w14:textId="631139A3" w:rsidR="007D55CB" w:rsidRPr="00DD5E0F" w:rsidRDefault="007D55CB" w:rsidP="00DD5E0F">
      <w:pPr>
        <w:rPr>
          <w:color w:val="FF0000"/>
        </w:rPr>
      </w:pPr>
      <w:r w:rsidRPr="00DD5E0F">
        <w:rPr>
          <w:rStyle w:val="CommentReference"/>
        </w:rPr>
        <w:annotationRef/>
      </w:r>
      <w:r w:rsidRPr="00DD5E0F">
        <w:t>*Suggestion: David Jenkins (UoM) to lead on this section*</w:t>
      </w:r>
    </w:p>
  </w:comment>
  <w:comment w:id="206" w:author="Ciarán McInerney" w:date="2020-05-27T16:54:00Z" w:initials="CM">
    <w:p w14:paraId="0C3377E9" w14:textId="7449AD3F" w:rsidR="007D55CB" w:rsidRDefault="007D55CB">
      <w:pPr>
        <w:pStyle w:val="CommentText"/>
      </w:pPr>
      <w:r>
        <w:rPr>
          <w:rStyle w:val="CommentReference"/>
        </w:rPr>
        <w:annotationRef/>
      </w:r>
      <w:r w:rsidRPr="00DD5E0F">
        <w:t xml:space="preserve">*Suggestion: </w:t>
      </w:r>
      <w:r>
        <w:t xml:space="preserve">Jon Benn </w:t>
      </w:r>
      <w:r w:rsidRPr="00DD5E0F">
        <w:t>(Uo</w:t>
      </w:r>
      <w:r>
        <w:t>L</w:t>
      </w:r>
      <w:r w:rsidR="0093483F">
        <w:t>)</w:t>
      </w:r>
      <w:r w:rsidRPr="00DD5E0F">
        <w:t xml:space="preserve"> to lead on this section*</w:t>
      </w:r>
    </w:p>
  </w:comment>
  <w:comment w:id="207" w:author="Ciarán McInerney" w:date="2020-06-11T16:54:00Z" w:initials="CM">
    <w:p w14:paraId="0D0EC4CB" w14:textId="77AD72B9" w:rsidR="0093483F" w:rsidRDefault="0093483F">
      <w:pPr>
        <w:pStyle w:val="CommentText"/>
      </w:pPr>
      <w:r>
        <w:rPr>
          <w:rStyle w:val="CommentReference"/>
        </w:rPr>
        <w:annotationRef/>
      </w:r>
      <w:r>
        <w:t>Jon – I know they are not the same thing but I thought it would be useful for the reader to consider Safety Informatics from these perspectives.</w:t>
      </w:r>
    </w:p>
    <w:p w14:paraId="5417128D" w14:textId="42014173" w:rsidR="0093483F" w:rsidRDefault="0093483F">
      <w:pPr>
        <w:pStyle w:val="CommentText"/>
      </w:pPr>
      <w:r>
        <w:t xml:space="preserve">I was hoping you could very briefly describe how such perspectives could be useful to someone trying to address patient safety, especially given </w:t>
      </w:r>
      <w:r w:rsidR="00697E3A">
        <w:t>the preceding discussion about health information systems.</w:t>
      </w:r>
    </w:p>
  </w:comment>
  <w:comment w:id="209" w:author="Ciarán McInerney" w:date="2020-05-27T16:59:00Z" w:initials="CM">
    <w:p w14:paraId="0C4D886C" w14:textId="5142B394" w:rsidR="007D55CB" w:rsidRDefault="007D55CB">
      <w:pPr>
        <w:pStyle w:val="CommentText"/>
      </w:pPr>
      <w:r>
        <w:rPr>
          <w:rStyle w:val="CommentReference"/>
        </w:rPr>
        <w:annotationRef/>
      </w:r>
      <w:r>
        <w:rPr>
          <w:rStyle w:val="CommentReference"/>
        </w:rPr>
        <w:t>This section is incomplete and I’d prefer to have more input from the collaborative.</w:t>
      </w:r>
    </w:p>
  </w:comment>
  <w:comment w:id="225" w:author="Ciarán McInerney" w:date="2020-05-27T16:59:00Z" w:initials="CM">
    <w:p w14:paraId="44499CDC" w14:textId="1FB8B6E7" w:rsidR="007D55CB" w:rsidRPr="00DD5E0F" w:rsidRDefault="007D55CB">
      <w:pPr>
        <w:pStyle w:val="CommentText"/>
      </w:pPr>
      <w:r w:rsidRPr="00DD5E0F">
        <w:rPr>
          <w:rStyle w:val="CommentReference"/>
        </w:rPr>
        <w:annotationRef/>
      </w:r>
      <w:r w:rsidRPr="00DD5E0F">
        <w:t>Space permitting, we might make the publication relevant to the COVID-19 pandemic by discussing patient-safety concerns arising from sudden atypical growth in remote monitoring, remote testing, remote imaging, robotic care, and personal preventive medicine</w:t>
      </w:r>
    </w:p>
  </w:comment>
  <w:comment w:id="226" w:author="Owen" w:date="2020-06-10T15:10:00Z" w:initials="OAJ">
    <w:p w14:paraId="2B0F52B8" w14:textId="2C91DBA2" w:rsidR="007D55CB" w:rsidRDefault="007D55CB">
      <w:pPr>
        <w:pStyle w:val="CommentText"/>
      </w:pPr>
      <w:r>
        <w:rPr>
          <w:rStyle w:val="CommentReference"/>
        </w:rPr>
        <w:annotationRef/>
      </w:r>
      <w:r>
        <w:t xml:space="preserve">Yes. See my points at the start of the paper. </w:t>
      </w:r>
    </w:p>
    <w:p w14:paraId="44E88F53" w14:textId="77777777" w:rsidR="007D55CB" w:rsidRDefault="007D55CB">
      <w:pPr>
        <w:pStyle w:val="CommentText"/>
      </w:pPr>
    </w:p>
    <w:p w14:paraId="319A4B7D" w14:textId="42E96B9F" w:rsidR="007D55CB" w:rsidRDefault="007D55CB">
      <w:pPr>
        <w:pStyle w:val="CommentText"/>
      </w:pPr>
      <w:r>
        <w:t>In the Ibrahim/ Dawn meeting on 10</w:t>
      </w:r>
      <w:r w:rsidRPr="008077C5">
        <w:rPr>
          <w:vertAlign w:val="superscript"/>
        </w:rPr>
        <w:t>th</w:t>
      </w:r>
      <w:r>
        <w:t xml:space="preserve"> June we talked about how to position this with respect to Covid. </w:t>
      </w:r>
    </w:p>
    <w:p w14:paraId="75E3D069" w14:textId="77777777" w:rsidR="007D55CB" w:rsidRDefault="007D55CB">
      <w:pPr>
        <w:pStyle w:val="CommentText"/>
      </w:pPr>
    </w:p>
    <w:p w14:paraId="283CEB61" w14:textId="77777777" w:rsidR="007D55CB" w:rsidRDefault="007D55CB">
      <w:pPr>
        <w:pStyle w:val="CommentText"/>
      </w:pPr>
    </w:p>
    <w:p w14:paraId="441E9FFC" w14:textId="0FD27E71" w:rsidR="007D55CB" w:rsidRDefault="007D55CB">
      <w:pPr>
        <w:pStyle w:val="CommentText"/>
      </w:pPr>
      <w:r>
        <w:t xml:space="preserve">Rapid adoption of HIT has brought many benefits and new ways of working that potentially have patient safety issues. We don’t want to go backwards so we need to urgently need to address these risks and clinical safety offices and the NHS need help to do so urgently.   </w:t>
      </w:r>
    </w:p>
    <w:p w14:paraId="5DC4CAFF" w14:textId="77777777" w:rsidR="007D55CB" w:rsidRDefault="007D55CB">
      <w:pPr>
        <w:pStyle w:val="CommentText"/>
      </w:pPr>
    </w:p>
    <w:p w14:paraId="61AC7DCA" w14:textId="088CE85C" w:rsidR="007D55CB" w:rsidRDefault="007D55CB">
      <w:pPr>
        <w:pStyle w:val="CommentText"/>
      </w:pPr>
      <w:r>
        <w:t xml:space="preserve">The opposite approach to Trish G’s “hey slow down” paper but worth citing and highlighting the tension here. </w:t>
      </w:r>
    </w:p>
    <w:p w14:paraId="76BB3FD6" w14:textId="77777777" w:rsidR="007D55CB" w:rsidRDefault="007D55CB">
      <w:pPr>
        <w:pStyle w:val="CommentText"/>
      </w:pPr>
    </w:p>
    <w:p w14:paraId="20BACF64" w14:textId="2D406DFB" w:rsidR="007D55CB" w:rsidRDefault="007D55CB">
      <w:pPr>
        <w:pStyle w:val="CommentText"/>
      </w:pPr>
      <w:r>
        <w:t xml:space="preserve">We don’t want all the advances of covid to be lost by going backwards “in the name safety” (and IG etc). </w:t>
      </w:r>
    </w:p>
  </w:comment>
  <w:comment w:id="227" w:author="Ciarán McInerney" w:date="2020-06-11T12:54:00Z" w:initials="CM">
    <w:p w14:paraId="7F9F8610" w14:textId="5D8E5C1F" w:rsidR="00036F8C" w:rsidRDefault="00036F8C">
      <w:pPr>
        <w:pStyle w:val="CommentText"/>
      </w:pPr>
      <w:r>
        <w:rPr>
          <w:rStyle w:val="CommentReference"/>
        </w:rPr>
        <w:annotationRef/>
      </w:r>
      <w:r>
        <w:t>To be fair, the Wherton paper that Trish co-authored does not say “hey slow down”, albeit I said those words in the meeting with Ibrahim and Dawn. Instead, the Wherton paper says that a sociotechnical perspective will be needed if video-consultation is to be scaled up.</w:t>
      </w:r>
    </w:p>
  </w:comment>
  <w:comment w:id="230" w:author="Ciarán McInerney" w:date="2020-05-27T16:58:00Z" w:initials="CM">
    <w:p w14:paraId="7BD5659F" w14:textId="3CAFBF10" w:rsidR="007D55CB" w:rsidRDefault="007D55CB">
      <w:pPr>
        <w:pStyle w:val="CommentText"/>
      </w:pPr>
      <w:r>
        <w:rPr>
          <w:rStyle w:val="CommentReference"/>
        </w:rPr>
        <w:annotationRef/>
      </w:r>
      <w:r>
        <w:t>My attempt at making the publication relevant to COVID-19.</w:t>
      </w:r>
    </w:p>
  </w:comment>
  <w:comment w:id="231" w:author="Owen" w:date="2020-06-10T15:10:00Z" w:initials="OAJ">
    <w:p w14:paraId="1BC80E27" w14:textId="596EA9E6" w:rsidR="007D55CB" w:rsidRDefault="007D55CB">
      <w:pPr>
        <w:pStyle w:val="CommentText"/>
      </w:pPr>
      <w:r>
        <w:rPr>
          <w:rStyle w:val="CommentReference"/>
        </w:rPr>
        <w:annotationRef/>
      </w:r>
      <w:r>
        <w:t>Yes. Good. Needs to be at the top AND the bottom though.</w:t>
      </w:r>
    </w:p>
  </w:comment>
  <w:comment w:id="232" w:author="Ciarán McInerney" w:date="2020-06-11T16:56:00Z" w:initials="CM">
    <w:p w14:paraId="6DBDB7B1" w14:textId="089E0601" w:rsidR="00026387" w:rsidRDefault="00026387">
      <w:pPr>
        <w:pStyle w:val="CommentText"/>
      </w:pPr>
      <w:r>
        <w:rPr>
          <w:rStyle w:val="CommentReference"/>
        </w:rPr>
        <w:annotationRef/>
      </w:r>
      <w:r>
        <w:t>I move this section to the top and mentioned the pandemic here, again.</w:t>
      </w:r>
    </w:p>
  </w:comment>
  <w:comment w:id="268" w:author="Ciarán McInerney" w:date="2020-06-11T17:01:00Z" w:initials="CM">
    <w:p w14:paraId="132F52E3" w14:textId="764C58AD" w:rsidR="00351A05" w:rsidRDefault="00351A05">
      <w:pPr>
        <w:pStyle w:val="CommentText"/>
      </w:pPr>
      <w:r>
        <w:rPr>
          <w:rStyle w:val="CommentReference"/>
        </w:rPr>
        <w:annotationRef/>
      </w:r>
      <w:r>
        <w:rPr>
          <w:rStyle w:val="CommentReference"/>
        </w:rPr>
        <w:annotationRef/>
      </w:r>
      <w:r>
        <w:t>This will be the same reference as used earlier to guide the reader toward the proposal for the workshop series.</w:t>
      </w:r>
    </w:p>
  </w:comment>
  <w:comment w:id="272" w:author="Owen" w:date="2020-06-10T15:07:00Z" w:initials="OAJ">
    <w:p w14:paraId="04A2B4EA" w14:textId="77777777" w:rsidR="007D55CB" w:rsidRDefault="007D55CB">
      <w:pPr>
        <w:pStyle w:val="CommentText"/>
      </w:pPr>
      <w:r>
        <w:rPr>
          <w:rStyle w:val="CommentReference"/>
        </w:rPr>
        <w:annotationRef/>
      </w:r>
      <w:r>
        <w:t>Don’ cite this. Not published. Let us use it within the paper rather than cite it.</w:t>
      </w:r>
    </w:p>
    <w:p w14:paraId="710331B2" w14:textId="77777777" w:rsidR="007D55CB" w:rsidRDefault="007D55CB">
      <w:pPr>
        <w:pStyle w:val="CommentText"/>
      </w:pPr>
    </w:p>
    <w:p w14:paraId="243C65EF" w14:textId="7AAD7FC5" w:rsidR="007D55CB" w:rsidRDefault="007D55CB">
      <w:pPr>
        <w:pStyle w:val="CommentText"/>
      </w:pPr>
      <w:r>
        <w:t xml:space="preserve">OR. WE could set up a Web page within PSTRC that defines all this and then reference the Web site. </w:t>
      </w:r>
    </w:p>
  </w:comment>
  <w:comment w:id="273" w:author="Ciarán McInerney" w:date="2020-06-11T09:36:00Z" w:initials="CM">
    <w:p w14:paraId="7F43A05A" w14:textId="77777777" w:rsidR="00351A05" w:rsidRDefault="00351A05">
      <w:pPr>
        <w:pStyle w:val="CommentText"/>
      </w:pPr>
      <w:r>
        <w:t>Owen’s comment refers to my citing of the workshop series proposal.</w:t>
      </w:r>
    </w:p>
    <w:p w14:paraId="1C606A71" w14:textId="77777777" w:rsidR="00351A05" w:rsidRDefault="00351A05">
      <w:pPr>
        <w:pStyle w:val="CommentText"/>
      </w:pPr>
    </w:p>
    <w:p w14:paraId="5A663519" w14:textId="606BA331" w:rsidR="007D55CB" w:rsidRDefault="007D55CB">
      <w:pPr>
        <w:pStyle w:val="CommentText"/>
      </w:pPr>
      <w:bookmarkStart w:id="274" w:name="_GoBack"/>
      <w:bookmarkEnd w:id="274"/>
      <w:r>
        <w:rPr>
          <w:rStyle w:val="CommentReference"/>
        </w:rPr>
        <w:annotationRef/>
      </w:r>
      <w:r>
        <w:t>I would prefer to make the proposal available.</w:t>
      </w:r>
    </w:p>
    <w:p w14:paraId="71D2BFE2" w14:textId="43D2E051" w:rsidR="007D55CB" w:rsidRDefault="007D55CB">
      <w:pPr>
        <w:pStyle w:val="CommentText"/>
      </w:pPr>
      <w:r>
        <w:t>The webpage idea is the easiest. The alternative is to get a Letter published somewhere, pro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E10800" w15:done="0"/>
  <w15:commentEx w15:paraId="5625B183" w15:paraIdParent="41E10800" w15:done="0"/>
  <w15:commentEx w15:paraId="7D330709" w15:done="0"/>
  <w15:commentEx w15:paraId="536FF2D9" w15:paraIdParent="7D330709" w15:done="0"/>
  <w15:commentEx w15:paraId="4DFAE5D9" w15:done="0"/>
  <w15:commentEx w15:paraId="3F55D40D" w15:done="0"/>
  <w15:commentEx w15:paraId="6A26F736" w15:paraIdParent="3F55D40D" w15:done="0"/>
  <w15:commentEx w15:paraId="668731F1" w15:done="0"/>
  <w15:commentEx w15:paraId="0BF44E0F" w15:paraIdParent="668731F1" w15:done="0"/>
  <w15:commentEx w15:paraId="5A6FA6C3" w15:done="0"/>
  <w15:commentEx w15:paraId="13290D33" w15:done="0"/>
  <w15:commentEx w15:paraId="740C590F" w15:done="0"/>
  <w15:commentEx w15:paraId="0A814F05" w15:paraIdParent="740C590F" w15:done="0"/>
  <w15:commentEx w15:paraId="2F515215" w15:done="0"/>
  <w15:commentEx w15:paraId="58818907" w15:paraIdParent="2F515215" w15:done="0"/>
  <w15:commentEx w15:paraId="3D774CE7" w15:done="0"/>
  <w15:commentEx w15:paraId="7847926D" w15:done="0"/>
  <w15:commentEx w15:paraId="60733150" w15:paraIdParent="7847926D" w15:done="0"/>
  <w15:commentEx w15:paraId="14A7BACF" w15:done="0"/>
  <w15:commentEx w15:paraId="56D3B1AE" w15:paraIdParent="14A7BACF" w15:done="0"/>
  <w15:commentEx w15:paraId="24330D32" w15:done="0"/>
  <w15:commentEx w15:paraId="550AD219" w15:paraIdParent="24330D32" w15:done="0"/>
  <w15:commentEx w15:paraId="1EE75CE5" w15:done="0"/>
  <w15:commentEx w15:paraId="474157F2" w15:paraIdParent="1EE75CE5" w15:done="0"/>
  <w15:commentEx w15:paraId="4F5A9A79" w15:done="0"/>
  <w15:commentEx w15:paraId="024298BF" w15:done="0"/>
  <w15:commentEx w15:paraId="01B31BF3" w15:paraIdParent="024298BF" w15:done="0"/>
  <w15:commentEx w15:paraId="3683342D" w15:done="0"/>
  <w15:commentEx w15:paraId="768450E0" w15:done="0"/>
  <w15:commentEx w15:paraId="703288C0" w15:done="0"/>
  <w15:commentEx w15:paraId="3F00ECC7" w15:paraIdParent="703288C0" w15:done="0"/>
  <w15:commentEx w15:paraId="27F840BF" w15:done="0"/>
  <w15:commentEx w15:paraId="44A30EB1" w15:done="0"/>
  <w15:commentEx w15:paraId="6D648DFB" w15:done="0"/>
  <w15:commentEx w15:paraId="2726AE2A" w15:done="0"/>
  <w15:commentEx w15:paraId="40BCE35F" w15:done="0"/>
  <w15:commentEx w15:paraId="2222C0D8" w15:done="0"/>
  <w15:commentEx w15:paraId="0C3377E9" w15:done="0"/>
  <w15:commentEx w15:paraId="5417128D" w15:paraIdParent="0C3377E9" w15:done="0"/>
  <w15:commentEx w15:paraId="0C4D886C" w15:done="0"/>
  <w15:commentEx w15:paraId="44499CDC" w15:done="0"/>
  <w15:commentEx w15:paraId="20BACF64" w15:done="0"/>
  <w15:commentEx w15:paraId="7F9F8610" w15:paraIdParent="20BACF64" w15:done="0"/>
  <w15:commentEx w15:paraId="7BD5659F" w15:done="0"/>
  <w15:commentEx w15:paraId="1BC80E27" w15:done="0"/>
  <w15:commentEx w15:paraId="6DBDB7B1" w15:paraIdParent="1BC80E27" w15:done="0"/>
  <w15:commentEx w15:paraId="132F52E3" w15:done="0"/>
  <w15:commentEx w15:paraId="243C65EF" w15:done="0"/>
  <w15:commentEx w15:paraId="71D2BFE2" w15:paraIdParent="243C65E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4"/>
  </w:num>
  <w:num w:numId="5">
    <w:abstractNumId w:val="6"/>
  </w:num>
  <w:num w:numId="6">
    <w:abstractNumId w:val="7"/>
  </w:num>
  <w:num w:numId="7">
    <w:abstractNumId w:val="2"/>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21296"/>
    <w:rsid w:val="00022E7F"/>
    <w:rsid w:val="000250BA"/>
    <w:rsid w:val="00026387"/>
    <w:rsid w:val="00034A72"/>
    <w:rsid w:val="00036F8C"/>
    <w:rsid w:val="00045EB8"/>
    <w:rsid w:val="00084215"/>
    <w:rsid w:val="00091076"/>
    <w:rsid w:val="000A1BAC"/>
    <w:rsid w:val="000B1500"/>
    <w:rsid w:val="000B2D7E"/>
    <w:rsid w:val="000C0B41"/>
    <w:rsid w:val="000C3285"/>
    <w:rsid w:val="000C464D"/>
    <w:rsid w:val="000C663C"/>
    <w:rsid w:val="000C66E7"/>
    <w:rsid w:val="000C78E4"/>
    <w:rsid w:val="000D3954"/>
    <w:rsid w:val="000D3D43"/>
    <w:rsid w:val="000D63DD"/>
    <w:rsid w:val="000E436C"/>
    <w:rsid w:val="000F3C4B"/>
    <w:rsid w:val="00106D11"/>
    <w:rsid w:val="00112647"/>
    <w:rsid w:val="00116939"/>
    <w:rsid w:val="00145866"/>
    <w:rsid w:val="00151E77"/>
    <w:rsid w:val="00176F47"/>
    <w:rsid w:val="001809FF"/>
    <w:rsid w:val="0019077F"/>
    <w:rsid w:val="001D250F"/>
    <w:rsid w:val="001D337E"/>
    <w:rsid w:val="001D63F3"/>
    <w:rsid w:val="001E6930"/>
    <w:rsid w:val="001E7B78"/>
    <w:rsid w:val="001F1F11"/>
    <w:rsid w:val="001F4ED1"/>
    <w:rsid w:val="001F7958"/>
    <w:rsid w:val="00202BF3"/>
    <w:rsid w:val="00203C24"/>
    <w:rsid w:val="002042AB"/>
    <w:rsid w:val="0022366B"/>
    <w:rsid w:val="002374E8"/>
    <w:rsid w:val="00243BBE"/>
    <w:rsid w:val="00250CF3"/>
    <w:rsid w:val="00254B68"/>
    <w:rsid w:val="002555AF"/>
    <w:rsid w:val="0026776C"/>
    <w:rsid w:val="00273975"/>
    <w:rsid w:val="00284465"/>
    <w:rsid w:val="00284512"/>
    <w:rsid w:val="00297CAF"/>
    <w:rsid w:val="002B1538"/>
    <w:rsid w:val="002B4E34"/>
    <w:rsid w:val="002B72B9"/>
    <w:rsid w:val="002C09D8"/>
    <w:rsid w:val="002D0046"/>
    <w:rsid w:val="002D033C"/>
    <w:rsid w:val="002D78D3"/>
    <w:rsid w:val="002E4B1D"/>
    <w:rsid w:val="002E7C97"/>
    <w:rsid w:val="002F4F7F"/>
    <w:rsid w:val="00300119"/>
    <w:rsid w:val="00300AFD"/>
    <w:rsid w:val="00317D7E"/>
    <w:rsid w:val="00322A06"/>
    <w:rsid w:val="0032493D"/>
    <w:rsid w:val="00327447"/>
    <w:rsid w:val="0033423D"/>
    <w:rsid w:val="003406D7"/>
    <w:rsid w:val="0035003E"/>
    <w:rsid w:val="00351A05"/>
    <w:rsid w:val="00386548"/>
    <w:rsid w:val="00387EBD"/>
    <w:rsid w:val="00396FBF"/>
    <w:rsid w:val="003A21A3"/>
    <w:rsid w:val="003C1579"/>
    <w:rsid w:val="003C6222"/>
    <w:rsid w:val="003D3C2C"/>
    <w:rsid w:val="003D5C61"/>
    <w:rsid w:val="003E432A"/>
    <w:rsid w:val="003F2662"/>
    <w:rsid w:val="003F4D89"/>
    <w:rsid w:val="00404DCD"/>
    <w:rsid w:val="0042675A"/>
    <w:rsid w:val="00427C91"/>
    <w:rsid w:val="00436C11"/>
    <w:rsid w:val="00440844"/>
    <w:rsid w:val="0044234D"/>
    <w:rsid w:val="004500F4"/>
    <w:rsid w:val="00471B5D"/>
    <w:rsid w:val="0048402F"/>
    <w:rsid w:val="00484E71"/>
    <w:rsid w:val="00485BDA"/>
    <w:rsid w:val="004B6407"/>
    <w:rsid w:val="004C47AD"/>
    <w:rsid w:val="004D1594"/>
    <w:rsid w:val="004D2509"/>
    <w:rsid w:val="004D3B59"/>
    <w:rsid w:val="004E1810"/>
    <w:rsid w:val="004E5CE1"/>
    <w:rsid w:val="00502C2A"/>
    <w:rsid w:val="005433AE"/>
    <w:rsid w:val="00551408"/>
    <w:rsid w:val="005646F8"/>
    <w:rsid w:val="005669B6"/>
    <w:rsid w:val="005763D2"/>
    <w:rsid w:val="005843D6"/>
    <w:rsid w:val="0058573C"/>
    <w:rsid w:val="005951F5"/>
    <w:rsid w:val="005B1194"/>
    <w:rsid w:val="005B384E"/>
    <w:rsid w:val="005C188E"/>
    <w:rsid w:val="005C22CE"/>
    <w:rsid w:val="005C3899"/>
    <w:rsid w:val="005D1861"/>
    <w:rsid w:val="005D5021"/>
    <w:rsid w:val="005D6A14"/>
    <w:rsid w:val="005E1870"/>
    <w:rsid w:val="0060263F"/>
    <w:rsid w:val="00636CC5"/>
    <w:rsid w:val="00645B3A"/>
    <w:rsid w:val="00656305"/>
    <w:rsid w:val="00660180"/>
    <w:rsid w:val="00660BE3"/>
    <w:rsid w:val="00660F62"/>
    <w:rsid w:val="00664690"/>
    <w:rsid w:val="006655F1"/>
    <w:rsid w:val="00670128"/>
    <w:rsid w:val="00691521"/>
    <w:rsid w:val="006930BF"/>
    <w:rsid w:val="00696E91"/>
    <w:rsid w:val="00697E3A"/>
    <w:rsid w:val="006A43D7"/>
    <w:rsid w:val="006A4C08"/>
    <w:rsid w:val="006A63CC"/>
    <w:rsid w:val="006B1420"/>
    <w:rsid w:val="006B300B"/>
    <w:rsid w:val="006D4CAF"/>
    <w:rsid w:val="006F40D7"/>
    <w:rsid w:val="006F548D"/>
    <w:rsid w:val="007013C0"/>
    <w:rsid w:val="00726CBE"/>
    <w:rsid w:val="0074365C"/>
    <w:rsid w:val="00745D0A"/>
    <w:rsid w:val="007728F1"/>
    <w:rsid w:val="0077572A"/>
    <w:rsid w:val="007768B1"/>
    <w:rsid w:val="007A4AE6"/>
    <w:rsid w:val="007C2CFC"/>
    <w:rsid w:val="007D064F"/>
    <w:rsid w:val="007D55CB"/>
    <w:rsid w:val="007E3C62"/>
    <w:rsid w:val="007E4136"/>
    <w:rsid w:val="00806240"/>
    <w:rsid w:val="008077C5"/>
    <w:rsid w:val="00810D0C"/>
    <w:rsid w:val="00844834"/>
    <w:rsid w:val="0084507D"/>
    <w:rsid w:val="00845B9A"/>
    <w:rsid w:val="00851E30"/>
    <w:rsid w:val="00865867"/>
    <w:rsid w:val="008A0035"/>
    <w:rsid w:val="008E287D"/>
    <w:rsid w:val="008F18E2"/>
    <w:rsid w:val="00904F12"/>
    <w:rsid w:val="00906431"/>
    <w:rsid w:val="0091758F"/>
    <w:rsid w:val="009224CA"/>
    <w:rsid w:val="0092381F"/>
    <w:rsid w:val="00925D03"/>
    <w:rsid w:val="0093483F"/>
    <w:rsid w:val="00942589"/>
    <w:rsid w:val="0094634B"/>
    <w:rsid w:val="009566A0"/>
    <w:rsid w:val="00957EF1"/>
    <w:rsid w:val="009667C9"/>
    <w:rsid w:val="00970743"/>
    <w:rsid w:val="0097113D"/>
    <w:rsid w:val="00977D1D"/>
    <w:rsid w:val="00982746"/>
    <w:rsid w:val="009B3EEC"/>
    <w:rsid w:val="009D0ABB"/>
    <w:rsid w:val="009D0DA8"/>
    <w:rsid w:val="009D34D2"/>
    <w:rsid w:val="009D445B"/>
    <w:rsid w:val="009E6042"/>
    <w:rsid w:val="00A01C74"/>
    <w:rsid w:val="00A20FF2"/>
    <w:rsid w:val="00A2296F"/>
    <w:rsid w:val="00A358FA"/>
    <w:rsid w:val="00A37072"/>
    <w:rsid w:val="00A41E27"/>
    <w:rsid w:val="00A66B8C"/>
    <w:rsid w:val="00A85774"/>
    <w:rsid w:val="00AA168B"/>
    <w:rsid w:val="00AA3B35"/>
    <w:rsid w:val="00AA44BF"/>
    <w:rsid w:val="00AA6BB1"/>
    <w:rsid w:val="00AB2605"/>
    <w:rsid w:val="00AB3439"/>
    <w:rsid w:val="00AC2027"/>
    <w:rsid w:val="00AC4731"/>
    <w:rsid w:val="00AC4FD6"/>
    <w:rsid w:val="00AC7E1A"/>
    <w:rsid w:val="00AD4971"/>
    <w:rsid w:val="00AD734F"/>
    <w:rsid w:val="00AE6E53"/>
    <w:rsid w:val="00B05D6C"/>
    <w:rsid w:val="00B11DC6"/>
    <w:rsid w:val="00B16B1C"/>
    <w:rsid w:val="00B16CD2"/>
    <w:rsid w:val="00B23B5B"/>
    <w:rsid w:val="00B257BA"/>
    <w:rsid w:val="00B4439A"/>
    <w:rsid w:val="00B539A6"/>
    <w:rsid w:val="00B56E66"/>
    <w:rsid w:val="00B613F9"/>
    <w:rsid w:val="00B63A48"/>
    <w:rsid w:val="00B8035A"/>
    <w:rsid w:val="00B80719"/>
    <w:rsid w:val="00BA1042"/>
    <w:rsid w:val="00BA5A47"/>
    <w:rsid w:val="00BA7B39"/>
    <w:rsid w:val="00BB063F"/>
    <w:rsid w:val="00BB08F2"/>
    <w:rsid w:val="00BB64DA"/>
    <w:rsid w:val="00BC5580"/>
    <w:rsid w:val="00BC70AB"/>
    <w:rsid w:val="00BE037C"/>
    <w:rsid w:val="00BE66F8"/>
    <w:rsid w:val="00BF31E9"/>
    <w:rsid w:val="00BF48F2"/>
    <w:rsid w:val="00BF751D"/>
    <w:rsid w:val="00C104AB"/>
    <w:rsid w:val="00C17F5B"/>
    <w:rsid w:val="00C2018E"/>
    <w:rsid w:val="00C361D0"/>
    <w:rsid w:val="00C42EFF"/>
    <w:rsid w:val="00C4500B"/>
    <w:rsid w:val="00C4621B"/>
    <w:rsid w:val="00C60DFC"/>
    <w:rsid w:val="00C630E0"/>
    <w:rsid w:val="00C769FE"/>
    <w:rsid w:val="00C77557"/>
    <w:rsid w:val="00C87DCA"/>
    <w:rsid w:val="00C903CD"/>
    <w:rsid w:val="00C90E7C"/>
    <w:rsid w:val="00C94FC0"/>
    <w:rsid w:val="00CB1C67"/>
    <w:rsid w:val="00CB61D2"/>
    <w:rsid w:val="00CC11BB"/>
    <w:rsid w:val="00CE48ED"/>
    <w:rsid w:val="00D00A14"/>
    <w:rsid w:val="00D018E4"/>
    <w:rsid w:val="00D10464"/>
    <w:rsid w:val="00D14F7E"/>
    <w:rsid w:val="00D43272"/>
    <w:rsid w:val="00D432FD"/>
    <w:rsid w:val="00D55A92"/>
    <w:rsid w:val="00D6264E"/>
    <w:rsid w:val="00D67540"/>
    <w:rsid w:val="00D70AD9"/>
    <w:rsid w:val="00D70CDB"/>
    <w:rsid w:val="00D77B4B"/>
    <w:rsid w:val="00D90488"/>
    <w:rsid w:val="00DA09EC"/>
    <w:rsid w:val="00DA25EE"/>
    <w:rsid w:val="00DB6DEE"/>
    <w:rsid w:val="00DB7CE8"/>
    <w:rsid w:val="00DC3CBB"/>
    <w:rsid w:val="00DD5E0F"/>
    <w:rsid w:val="00DE29AB"/>
    <w:rsid w:val="00DF5C59"/>
    <w:rsid w:val="00E03105"/>
    <w:rsid w:val="00E20652"/>
    <w:rsid w:val="00E20AE5"/>
    <w:rsid w:val="00E27DC6"/>
    <w:rsid w:val="00E377E5"/>
    <w:rsid w:val="00E37BDE"/>
    <w:rsid w:val="00E47621"/>
    <w:rsid w:val="00E51576"/>
    <w:rsid w:val="00E538DD"/>
    <w:rsid w:val="00E619A1"/>
    <w:rsid w:val="00E72FB6"/>
    <w:rsid w:val="00E801B5"/>
    <w:rsid w:val="00E844AE"/>
    <w:rsid w:val="00E947B2"/>
    <w:rsid w:val="00E95698"/>
    <w:rsid w:val="00E971A6"/>
    <w:rsid w:val="00E97300"/>
    <w:rsid w:val="00EA645D"/>
    <w:rsid w:val="00EA677C"/>
    <w:rsid w:val="00EB41D2"/>
    <w:rsid w:val="00EB77A0"/>
    <w:rsid w:val="00EC0EB1"/>
    <w:rsid w:val="00EC26A9"/>
    <w:rsid w:val="00EC546B"/>
    <w:rsid w:val="00EC5B1F"/>
    <w:rsid w:val="00ED7385"/>
    <w:rsid w:val="00EE1801"/>
    <w:rsid w:val="00EE6CBD"/>
    <w:rsid w:val="00EF53C4"/>
    <w:rsid w:val="00F044CF"/>
    <w:rsid w:val="00F13924"/>
    <w:rsid w:val="00F32618"/>
    <w:rsid w:val="00F33529"/>
    <w:rsid w:val="00F403E4"/>
    <w:rsid w:val="00F63C3E"/>
    <w:rsid w:val="00F700A2"/>
    <w:rsid w:val="00F76262"/>
    <w:rsid w:val="00F90BA4"/>
    <w:rsid w:val="00FB2A79"/>
    <w:rsid w:val="00FC11C7"/>
    <w:rsid w:val="00FC1B5E"/>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2.xml><?xml version="1.0" encoding="utf-8"?>
<ds:datastoreItem xmlns:ds="http://schemas.openxmlformats.org/officeDocument/2006/customXml" ds:itemID="{1590F1AF-3903-49DB-AC15-287A591AB7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024DCC9-CBAB-4943-B2F0-744E30F053E7}">
  <ds:schemaRefs>
    <ds:schemaRef ds:uri="http://purl.org/dc/terms/"/>
    <ds:schemaRef ds:uri="http://purl.org/dc/dcmitype/"/>
    <ds:schemaRef ds:uri="http://schemas.microsoft.com/office/2006/documentManagement/types"/>
    <ds:schemaRef ds:uri="bbd61249-83b9-438e-a84b-789da273a8cb"/>
    <ds:schemaRef ds:uri="http://purl.org/dc/elements/1.1/"/>
    <ds:schemaRef ds:uri="http://schemas.microsoft.com/office/infopath/2007/PartnerControls"/>
    <ds:schemaRef ds:uri="http://schemas.openxmlformats.org/package/2006/metadata/core-properties"/>
    <ds:schemaRef ds:uri="5e36aeda-f48f-46f3-9de8-7474189645c5"/>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7EF22A70-FC90-4131-9328-96C18A041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0</Pages>
  <Words>28225</Words>
  <Characters>160888</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88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17</cp:revision>
  <dcterms:created xsi:type="dcterms:W3CDTF">2020-06-11T08:22:00Z</dcterms:created>
  <dcterms:modified xsi:type="dcterms:W3CDTF">2020-06-11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DE130CAEB37044C9F27A096B751B6FA</vt:lpwstr>
  </property>
</Properties>
</file>